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96B0C" w14:textId="77777777" w:rsidR="00CF6D8C" w:rsidRDefault="00CF6D8C" w:rsidP="00F1010E">
      <w:pPr>
        <w:pStyle w:val="Title"/>
        <w:rPr>
          <w:sz w:val="28"/>
          <w:szCs w:val="28"/>
        </w:rPr>
      </w:pPr>
    </w:p>
    <w:p w14:paraId="66AC64FA" w14:textId="77777777" w:rsidR="00CF6D8C" w:rsidRDefault="00CF6D8C" w:rsidP="00F1010E">
      <w:pPr>
        <w:pStyle w:val="Title"/>
        <w:rPr>
          <w:sz w:val="28"/>
          <w:szCs w:val="28"/>
        </w:rPr>
      </w:pPr>
    </w:p>
    <w:p w14:paraId="7EAABECE" w14:textId="77777777" w:rsidR="00CF6D8C" w:rsidRDefault="00CF6D8C" w:rsidP="00F1010E">
      <w:pPr>
        <w:pStyle w:val="Title"/>
        <w:rPr>
          <w:sz w:val="28"/>
          <w:szCs w:val="28"/>
        </w:rPr>
      </w:pPr>
    </w:p>
    <w:p w14:paraId="7766EBEE" w14:textId="77777777" w:rsidR="00CF6D8C" w:rsidRDefault="00CF6D8C" w:rsidP="00F1010E">
      <w:pPr>
        <w:pStyle w:val="Title"/>
        <w:rPr>
          <w:sz w:val="28"/>
          <w:szCs w:val="28"/>
        </w:rPr>
      </w:pPr>
    </w:p>
    <w:p w14:paraId="4275F67B" w14:textId="77777777" w:rsidR="00440666" w:rsidRPr="00B31447" w:rsidRDefault="00000000" w:rsidP="00F1010E">
      <w:pPr>
        <w:pStyle w:val="Title"/>
        <w:rPr>
          <w:sz w:val="28"/>
          <w:szCs w:val="28"/>
        </w:rPr>
      </w:pPr>
      <w:r>
        <w:rPr>
          <w:sz w:val="28"/>
          <w:szCs w:val="28"/>
        </w:rPr>
        <w:t>D</w:t>
      </w:r>
      <w:r w:rsidRPr="00B31447">
        <w:rPr>
          <w:sz w:val="28"/>
          <w:szCs w:val="28"/>
        </w:rPr>
        <w:t xml:space="preserve">ata </w:t>
      </w:r>
      <w:r w:rsidR="009A53DB">
        <w:rPr>
          <w:sz w:val="28"/>
          <w:szCs w:val="28"/>
        </w:rPr>
        <w:t>is</w:t>
      </w:r>
      <w:r w:rsidRPr="00B31447">
        <w:rPr>
          <w:sz w:val="28"/>
          <w:szCs w:val="28"/>
        </w:rPr>
        <w:t xml:space="preserve"> not available upon request</w:t>
      </w:r>
    </w:p>
    <w:p w14:paraId="427DB19D" w14:textId="77777777" w:rsidR="00A1421A" w:rsidRPr="00B31447" w:rsidRDefault="00A1421A" w:rsidP="00F1010E">
      <w:pPr>
        <w:rPr>
          <w:sz w:val="24"/>
          <w:szCs w:val="24"/>
        </w:rPr>
      </w:pPr>
    </w:p>
    <w:p w14:paraId="6B13A136" w14:textId="77777777" w:rsidR="00AF7A3D" w:rsidRPr="00B31447" w:rsidRDefault="00000000" w:rsidP="00F1010E">
      <w:pPr>
        <w:pStyle w:val="Title"/>
        <w:rPr>
          <w:sz w:val="24"/>
          <w:szCs w:val="24"/>
        </w:rPr>
      </w:pPr>
      <w:r w:rsidRPr="00B31447">
        <w:rPr>
          <w:sz w:val="24"/>
          <w:szCs w:val="24"/>
        </w:rPr>
        <w:t>Ian Hussey</w:t>
      </w:r>
    </w:p>
    <w:p w14:paraId="6B1C71E7" w14:textId="77777777" w:rsidR="00655ABA" w:rsidRPr="00B31447" w:rsidRDefault="00655ABA" w:rsidP="00F1010E">
      <w:pPr>
        <w:rPr>
          <w:sz w:val="24"/>
          <w:szCs w:val="24"/>
        </w:rPr>
      </w:pPr>
    </w:p>
    <w:p w14:paraId="3D4A8A4D" w14:textId="77777777" w:rsidR="00655ABA" w:rsidRPr="00A6603F" w:rsidRDefault="00000000"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to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6FA88EA7" w14:textId="77777777" w:rsidR="00A1421A" w:rsidRPr="00A1421A" w:rsidRDefault="00A1421A" w:rsidP="00F1010E"/>
    <w:p w14:paraId="30757EFA" w14:textId="77777777" w:rsidR="00B0075A" w:rsidRDefault="00B0075A" w:rsidP="00F1010E">
      <w:pPr>
        <w:sectPr w:rsidR="00B0075A" w:rsidSect="00D760DB">
          <w:footerReference w:type="even" r:id="rId7"/>
          <w:footerReference w:type="default" r:id="rId8"/>
          <w:pgSz w:w="11900" w:h="16840"/>
          <w:pgMar w:top="1440" w:right="1440" w:bottom="1440" w:left="1440" w:header="708" w:footer="708" w:gutter="0"/>
          <w:cols w:space="708"/>
          <w:docGrid w:linePitch="360"/>
        </w:sectPr>
      </w:pPr>
    </w:p>
    <w:p w14:paraId="2694FC49" w14:textId="3932407F" w:rsidR="004A33D3" w:rsidRDefault="00000000" w:rsidP="00B42A04">
      <w:pPr>
        <w:ind w:firstLine="0"/>
      </w:pPr>
      <w:r>
        <w:t xml:space="preserve">Verifiability is a cornerstone of the scientific method. </w:t>
      </w:r>
      <w:r w:rsidRPr="004A33D3">
        <w:t xml:space="preserve">Sharing research data is crucial for the advancement of scientific knowledge </w:t>
      </w:r>
      <w:r w:rsidR="007D7D1B">
        <w:t>through verification</w:t>
      </w:r>
      <w:r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248B4">
        <w:instrText xml:space="preserve"> ADDIN ZOTERO_ITEM CSL_CITATION {"citationID":"DV45xpB4","properties":{"formattedCitation":"(Munaf\\uc0\\u242{} et al., 2017)","plainCitation":"(Munafò et al., 2017)","noteIndex":0},"citationItems":[{"id":2994,"uris":["http://zotero.org/users/1687755/items/66QK7QX8"],"itemData":{"id":2994,"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248B4" w:rsidRPr="007248B4">
        <w:rPr>
          <w:lang w:val="en-GB"/>
        </w:rPr>
        <w:t>(Munafò et al., 2017)</w:t>
      </w:r>
      <w:r w:rsidR="007D3E75">
        <w:fldChar w:fldCharType="end"/>
      </w:r>
      <w:r w:rsidRPr="004A33D3">
        <w:t xml:space="preserve">. One way </w:t>
      </w:r>
      <w:r>
        <w:t xml:space="preserve">in which journals have sought </w:t>
      </w:r>
      <w:r w:rsidRPr="004A33D3">
        <w:t xml:space="preserve">to promote data sharing is through the use of Data Availability Statements, which provide information on the availability and accessibility of research data. In this article, </w:t>
      </w:r>
      <w:r w:rsidR="00D061BF">
        <w:t>I</w:t>
      </w:r>
      <w:r w:rsidRPr="004A33D3">
        <w:t xml:space="preserve"> examine </w:t>
      </w:r>
      <w:r>
        <w:t xml:space="preserve">the prevalence of both </w:t>
      </w:r>
      <w:r w:rsidRPr="004A33D3">
        <w:t>Data Availability Statements</w:t>
      </w:r>
      <w:r>
        <w:t xml:space="preserve"> and actual data sharing upon request and the relationship between them</w:t>
      </w:r>
      <w:r w:rsidRPr="004A33D3">
        <w:t>.</w:t>
      </w:r>
    </w:p>
    <w:p w14:paraId="3C9F5097" w14:textId="77777777" w:rsidR="00206225" w:rsidRPr="00A1421A" w:rsidRDefault="00000000"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Pr>
          <w:rStyle w:val="FootnoteReference"/>
        </w:rPr>
        <w:footnoteReference w:id="1"/>
      </w:r>
      <w:r w:rsidRPr="00A1421A">
        <w:t xml:space="preserve"> available upon request. Naturally, policies also allow for situations where it is not possible to share </w:t>
      </w:r>
      <w:r w:rsidRPr="00A1421A">
        <w:t xml:space="preserve">the data for stated reasons. These policies therefore build on the same principle that many funding organisations have built their data-sharing policies around, namely that data should be "as open as possible, and as closed as necessary" </w:t>
      </w:r>
      <w:r w:rsidR="000B5D8F">
        <w:fldChar w:fldCharType="begin"/>
      </w:r>
      <w:r w:rsidR="00D93E23">
        <w:instrText xml:space="preserve"> ADDIN ZOTERO_ITEM CSL_CITATION {"citationID":"bhBx4EKk","properties":{"formattedCitation":"(European Commission, 2023)","plainCitation":"(European Commission, 2023)","noteIndex":0},"citationItems":[{"id":5111,"uris":["http://zotero.org/users/1687755/items/J9KB5PVW"],"itemData":{"id":5111,"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46E3830D" w14:textId="154F697D" w:rsidR="004B7576" w:rsidRDefault="00000000" w:rsidP="00582500">
      <w:r>
        <w:t xml:space="preserve">Journal policies requiring </w:t>
      </w:r>
      <w:r w:rsidR="004D77D9">
        <w:t xml:space="preserve">and explicating </w:t>
      </w:r>
      <w:r>
        <w:t>data sharing are to be applauded</w:t>
      </w:r>
      <w:ins w:id="0" w:author="Hussey, Ian (PSY)" w:date="2024-04-04T11:02:00Z">
        <w:r w:rsidR="00116D85">
          <w:t xml:space="preserve"> </w:t>
        </w:r>
        <w:r w:rsidR="00116D85">
          <w:fldChar w:fldCharType="begin"/>
        </w:r>
      </w:ins>
      <w:r w:rsidR="00116D85">
        <w:instrText xml:space="preserve"> ADDIN ZOTERO_ITEM CSL_CITATION {"citationID":"iiRnAa5v","properties":{"formattedCitation":"(e.g., Evans, 2022)","plainCitation":"(e.g., 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label":"page","prefix":"e.g., "}],"schema":"https://github.com/citation-style-language/schema/raw/master/csl-citation.json"} </w:instrText>
      </w:r>
      <w:ins w:id="1" w:author="Hussey, Ian (PSY)" w:date="2024-04-04T11:02:00Z">
        <w:r w:rsidR="00116D85">
          <w:fldChar w:fldCharType="separate"/>
        </w:r>
      </w:ins>
      <w:r w:rsidR="00116D85">
        <w:rPr>
          <w:noProof/>
        </w:rPr>
        <w:t>(e.g., Evans, 2022)</w:t>
      </w:r>
      <w:ins w:id="2" w:author="Hussey, Ian (PSY)" w:date="2024-04-04T11:02:00Z">
        <w:r w:rsidR="00116D85">
          <w:fldChar w:fldCharType="end"/>
        </w:r>
      </w:ins>
      <w:r>
        <w:t>, as data sharing is essential to independent verification</w:t>
      </w:r>
      <w:r w:rsidR="004D77D9">
        <w:t xml:space="preserve"> of results</w:t>
      </w:r>
      <w:r>
        <w:t>, efficient secondary use of data, and knowledge synthesis</w:t>
      </w:r>
      <w:del w:id="3" w:author="Hussey, Ian (PSY)" w:date="2024-04-04T11:02:00Z">
        <w:r w:rsidDel="00116D85">
          <w:delText xml:space="preserve"> </w:delText>
        </w:r>
        <w:r w:rsidR="007527A1" w:rsidDel="00116D85">
          <w:fldChar w:fldCharType="begin"/>
        </w:r>
        <w:r w:rsidR="00D93E23" w:rsidDel="00116D85">
          <w:delInstrText xml:space="preserve"> ADDIN ZOTERO_ITEM CSL_CITATION {"citationID":"i31HHVDo","properties":{"formattedCitation":"(Evans, 2022)","plainCitation":"(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delInstrText>
        </w:r>
        <w:r w:rsidR="007527A1" w:rsidDel="00116D85">
          <w:fldChar w:fldCharType="separate"/>
        </w:r>
        <w:r w:rsidR="007527A1" w:rsidDel="00116D85">
          <w:rPr>
            <w:noProof/>
          </w:rPr>
          <w:delText>(Evans, 2022)</w:delText>
        </w:r>
        <w:r w:rsidR="007527A1" w:rsidDel="00116D85">
          <w:fldChar w:fldCharType="end"/>
        </w:r>
      </w:del>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D93E23">
        <w:instrText xml:space="preserve"> ADDIN ZOTERO_ITEM CSL_CITATION {"citationID":"qOOghCPz","properties":{"formattedCitation":"(Nunes, 2021)","plainCitation":"(Nunes, 2021)","noteIndex":0},"citationItems":[{"id":5176,"uris":["http://zotero.org/users/1687755/items/V9ZJFC6G"],"itemData":{"id":5176,"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21276D88" w14:textId="31D34329" w:rsidR="00582500" w:rsidRDefault="00000000" w:rsidP="00C10376">
      <w:r>
        <w:t>The motivation for this study</w:t>
      </w:r>
      <w:r w:rsidR="00B347FF">
        <w:t>, and the choice of the specific literature that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7248B4">
        <w:instrText xml:space="preserve"> ADDIN ZOTERO_ITEM CSL_CITATION {"citationID":"5J34rimx","properties":{"formattedCitation":"(IRAP; for reliability generalization meta-analysis see Hussey &amp; Drake, 2020)","plainCitation":"(IRAP; for reliability generalization meta-analysis see Hussey &amp; Drake, 2020)","dontUpdate":true,"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 xml:space="preserve">(IRAP; for reliability generalisation meta-analysis see </w:t>
      </w:r>
      <w:r w:rsidR="003C1E8F">
        <w:rPr>
          <w:noProof/>
        </w:rPr>
        <w:lastRenderedPageBreak/>
        <w:t>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p>
    <w:p w14:paraId="00A1ABCA" w14:textId="0EFC867D" w:rsidR="00582500" w:rsidRDefault="00000000" w:rsidP="00582500">
      <w:r>
        <w:t>Examination of the literature showed that this anecdotal experience was the norm rather than the exception</w:t>
      </w:r>
      <w:ins w:id="4" w:author="Hussey, Ian (PSY)" w:date="2024-04-03T16:54:00Z">
        <w:r w:rsidR="009C3B24">
          <w:t>.</w:t>
        </w:r>
      </w:ins>
      <w:r>
        <w:t xml:space="preserve"> Over six decades ago, Wolin </w:t>
      </w:r>
      <w:r>
        <w:fldChar w:fldCharType="begin"/>
      </w:r>
      <w:r>
        <w:instrText xml:space="preserve"> ADDIN ZOTERO_ITEM CSL_CITATION {"citationID":"UpejqXLS","properties":{"formattedCitation":"(1962)","plainCitation":"(1962)","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chema":"https://github.com/citation-style-language/schema/raw/master/csl-citation.json"} </w:instrText>
      </w:r>
      <w:r>
        <w:fldChar w:fldCharType="separate"/>
      </w:r>
      <w:r>
        <w:rPr>
          <w:noProof/>
        </w:rPr>
        <w:t>(1962)</w:t>
      </w:r>
      <w:r>
        <w:fldChar w:fldCharType="end"/>
      </w:r>
      <w:r>
        <w:t xml:space="preserve"> observed that only 24% of 37 articles published in APA journals, which had policies requiring data sharing upon request, actually shared data upon request. Nearly two decades ago, Wicherts et al. </w:t>
      </w:r>
      <w:r>
        <w:fldChar w:fldCharType="begin"/>
      </w:r>
      <w:r>
        <w:instrText xml:space="preserve"> ADDIN ZOTERO_ITEM CSL_CITATION {"citationID":"fwZOveI6","properties":{"formattedCitation":"(2006)","plainCitation":"(2006)","noteIndex":0},"citationItems":[{"id":4970,"uris":["http://zotero.org/users/1687755/items/N9459WR9"],"itemData":{"id":4970,"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fldChar w:fldCharType="separate"/>
      </w:r>
      <w:r>
        <w:rPr>
          <w:noProof/>
        </w:rPr>
        <w:t>(2006)</w:t>
      </w:r>
      <w:r>
        <w:fldChar w:fldCharType="end"/>
      </w:r>
      <w:r>
        <w:t xml:space="preserve"> replicated this effect, observing that only 25.7% of 249 articles published in APA journals shared data upon request. More recently, </w:t>
      </w:r>
      <w:r w:rsidRPr="00BE016E">
        <w:t xml:space="preserve">Tedersoo et al. </w:t>
      </w:r>
      <w:r w:rsidRPr="00BE016E">
        <w:fldChar w:fldCharType="begin"/>
      </w:r>
      <w:r w:rsidRPr="00BE016E">
        <w:instrText xml:space="preserve"> ADDIN ZOTERO_ITEM CSL_CITATION {"citationID":"hOl0HF2M","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BE016E">
        <w:fldChar w:fldCharType="separate"/>
      </w:r>
      <w:r w:rsidRPr="00BE016E">
        <w:t>(2021)</w:t>
      </w:r>
      <w:r w:rsidRPr="00BE016E">
        <w:fldChar w:fldCharType="end"/>
      </w:r>
      <w:r>
        <w:t xml:space="preserve"> examined data sharing upon request across many fields. Inspection of their openly available dataset revealed that</w:t>
      </w:r>
      <w:r w:rsidRPr="00BE016E">
        <w:t xml:space="preserve"> 40.4% of 57 </w:t>
      </w:r>
      <w:r>
        <w:t>psychology articles shared data upon request</w:t>
      </w:r>
      <w:r w:rsidRPr="00BE016E">
        <w:t xml:space="preserve">. </w:t>
      </w:r>
      <w:r>
        <w:t xml:space="preserve">A sufficient number of such studies examining the rate of data sharing upon request across many areas of science have been conducted that there is, as of very recently, a systematic review of them. Hamilton et al. </w:t>
      </w:r>
      <w:r>
        <w:fldChar w:fldCharType="begin"/>
      </w:r>
      <w:r>
        <w:instrText xml:space="preserve"> ADDIN ZOTERO_ITEM CSL_CITATION {"citationID":"DA01YHen","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fldChar w:fldCharType="separate"/>
      </w:r>
      <w:r>
        <w:rPr>
          <w:noProof/>
        </w:rPr>
        <w:t>(2023)</w:t>
      </w:r>
      <w:r>
        <w:fldChar w:fldCharType="end"/>
      </w:r>
      <w:r>
        <w:t xml:space="preserve"> concluded that across 13 studies the observed rate of data sharing upon request ranges from 0% to 37% (no meta-analysis was conducted due to methodological differences between studies). Finally, rather than treating the rate of data </w:t>
      </w:r>
      <w:r w:rsidRPr="00876C18">
        <w:t>sharing upon request as a static property, Vines et al. (2014) demonstrated that it decays over time: for every one-year increase in article age, the odds of the data set</w:t>
      </w:r>
      <w:r w:rsidRPr="00582500">
        <w:t xml:space="preserve"> </w:t>
      </w:r>
      <w:r>
        <w:t xml:space="preserve">still being reported as extant (either shared upon request or declined to shared but reported to exist) </w:t>
      </w:r>
      <w:r w:rsidRPr="00582500">
        <w:t>decreased by 17%</w:t>
      </w:r>
      <w:r>
        <w:t>.</w:t>
      </w:r>
    </w:p>
    <w:p w14:paraId="55480C65" w14:textId="77777777" w:rsidR="00D060AF" w:rsidRPr="001A3D1A" w:rsidRDefault="00000000" w:rsidP="00C10376">
      <w:r>
        <w:t xml:space="preserve">Only one study to date has examined the prevalence </w:t>
      </w:r>
      <w:r w:rsidR="00876C18">
        <w:t xml:space="preserve">and efficacy </w:t>
      </w:r>
      <w:r>
        <w:t xml:space="preserve">of Data Availability Statements within the behavioral research community, finding a very low prevalence </w:t>
      </w:r>
      <w:r>
        <w:fldChar w:fldCharType="begin"/>
      </w:r>
      <w:r w:rsidR="00D93E23">
        <w:instrText xml:space="preserve"> ADDIN ZOTERO_ITEM CSL_CITATION {"citationID":"rEaH03OL","properties":{"formattedCitation":"(6.2%: Lear et al., 2023)","plainCitation":"(6.2%: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fldChar w:fldCharType="separate"/>
      </w:r>
      <w:r w:rsidR="0096438E">
        <w:rPr>
          <w:noProof/>
        </w:rPr>
        <w:t>(6.2%: Lear et al., 2023)</w:t>
      </w:r>
      <w:r>
        <w:fldChar w:fldCharType="end"/>
      </w:r>
      <w:r>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876C18">
        <w:t xml:space="preserve">This study goes beyond Lear et al. (2023) by studying whether Data Availability Statements translate into actual data sharing upon request. </w:t>
      </w:r>
      <w:r w:rsidR="00472BC9">
        <w:t>Additionally, whereas Lear et al. (2023) examined articles published in a single year, the current work examines a five</w:t>
      </w:r>
      <w:r w:rsidR="00287D49">
        <w:t>-</w:t>
      </w:r>
      <w:r w:rsidR="00472BC9">
        <w:t xml:space="preserve">year period to examine trends across them. </w:t>
      </w:r>
    </w:p>
    <w:p w14:paraId="48105862" w14:textId="77777777" w:rsidR="003F6D08" w:rsidRDefault="00000000" w:rsidP="00F1010E">
      <w:pPr>
        <w:pStyle w:val="Heading1"/>
      </w:pPr>
      <w:r w:rsidRPr="00B93464">
        <w:t>Method</w:t>
      </w:r>
      <w:r w:rsidR="00D10CBA" w:rsidRPr="00B93464">
        <w:t xml:space="preserve"> &amp; Results</w:t>
      </w:r>
    </w:p>
    <w:p w14:paraId="361B76CD" w14:textId="77777777" w:rsidR="0010728E" w:rsidRPr="0010728E" w:rsidRDefault="00000000" w:rsidP="00F1010E">
      <w:pPr>
        <w:pStyle w:val="Heading2"/>
      </w:pPr>
      <w:r>
        <w:t>Data availability statement</w:t>
      </w:r>
    </w:p>
    <w:p w14:paraId="56A97016" w14:textId="77777777" w:rsidR="008C6BE4" w:rsidRDefault="00000000" w:rsidP="00F1010E">
      <w:pPr>
        <w:rPr>
          <w:ins w:id="5" w:author="Hussey, Ian (PSY)" w:date="2024-04-04T11:31:00Z"/>
        </w:rPr>
      </w:pPr>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w:t>
      </w:r>
      <w:r w:rsidR="00E73213">
        <w:t xml:space="preserve">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my personal email 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w:t>
        </w:r>
        <w:proofErr w:type="spellStart"/>
        <w:r w:rsidR="0005268D">
          <w:rPr>
            <w:rStyle w:val="Hyperlink"/>
          </w:rPr>
          <w:t>nugzb</w:t>
        </w:r>
        <w:proofErr w:type="spellEnd"/>
      </w:hyperlink>
      <w:r w:rsidR="0005268D">
        <w:t>).</w:t>
      </w:r>
    </w:p>
    <w:p w14:paraId="77FF2173" w14:textId="26BE52F8" w:rsidR="00C7723C" w:rsidRDefault="00C7723C">
      <w:pPr>
        <w:pStyle w:val="Heading2"/>
        <w:rPr>
          <w:ins w:id="6" w:author="Hussey, Ian (PSY)" w:date="2024-04-04T11:31:00Z"/>
        </w:rPr>
        <w:pPrChange w:id="7" w:author="Hussey, Ian (PSY)" w:date="2024-04-04T11:31:00Z">
          <w:pPr>
            <w:ind w:firstLine="0"/>
          </w:pPr>
        </w:pPrChange>
      </w:pPr>
      <w:ins w:id="8" w:author="Hussey, Ian (PSY)" w:date="2024-04-04T11:31:00Z">
        <w:r>
          <w:t>Preregistration</w:t>
        </w:r>
      </w:ins>
    </w:p>
    <w:p w14:paraId="1390FBAE" w14:textId="41A77E95" w:rsidR="00C7723C" w:rsidRDefault="00C7723C" w:rsidP="00C7723C">
      <w:ins w:id="9" w:author="Hussey, Ian (PSY)" w:date="2024-04-04T11:40:00Z">
        <w:r>
          <w:t>This study was no</w:t>
        </w:r>
      </w:ins>
      <w:ins w:id="10" w:author="Hussey, Ian (PSY)" w:date="2024-04-04T11:41:00Z">
        <w:r>
          <w:t>t preregistered</w:t>
        </w:r>
      </w:ins>
      <w:ins w:id="11" w:author="Hussey, Ian (PSY)" w:date="2024-04-04T11:43:00Z">
        <w:r w:rsidR="00E81F46">
          <w:t xml:space="preserve"> and its results should therefore be considered to be </w:t>
        </w:r>
      </w:ins>
      <w:ins w:id="12" w:author="Hussey, Ian (PSY)" w:date="2024-04-04T11:42:00Z">
        <w:r w:rsidR="00916BF0">
          <w:t>exploratory.</w:t>
        </w:r>
      </w:ins>
    </w:p>
    <w:p w14:paraId="3D3DDF1F" w14:textId="77777777" w:rsidR="00071F80" w:rsidRDefault="00000000" w:rsidP="00071F80">
      <w:pPr>
        <w:pStyle w:val="Heading2"/>
      </w:pPr>
      <w:r>
        <w:t>Ethical approval</w:t>
      </w:r>
    </w:p>
    <w:p w14:paraId="09A58E05" w14:textId="3138AAF1" w:rsidR="001477C6" w:rsidRDefault="00000000" w:rsidP="00D93E23">
      <w:r>
        <w:t xml:space="preserve">Whether or not this study required ethical approval was discussed extensively with peers and with consultation of ethical guidelines </w:t>
      </w:r>
      <w:r>
        <w:fldChar w:fldCharType="begin"/>
      </w:r>
      <w:r>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fldChar w:fldCharType="separate"/>
      </w:r>
      <w:r w:rsidRPr="001477C6">
        <w:rPr>
          <w:lang w:val="en-GB"/>
        </w:rPr>
        <w:t>(i.e., those by the American APA: American Psychological Association, 2016; the German DPGs: Deutschen Gesellschaft für Psychologie, 2022; and the British BPS: Oates et al., 2021)</w:t>
      </w:r>
      <w:r>
        <w:fldChar w:fldCharType="end"/>
      </w:r>
      <w:r w:rsidR="00D93E23">
        <w:t xml:space="preserve"> </w:t>
      </w:r>
      <w:r>
        <w:t xml:space="preserve">prior to its conduction. </w:t>
      </w:r>
      <w:r w:rsidR="00D93E23">
        <w:t xml:space="preserve">The consensus among these guidelines was that this work did not constitute “human subjects research” and therefore did not require approval. </w:t>
      </w:r>
      <w:r w:rsidR="00470D99">
        <w:t xml:space="preserve">Previous studies assessing data sharing upon request have adopted a similar position </w:t>
      </w:r>
      <w:r w:rsidR="00470D99">
        <w:fldChar w:fldCharType="begin"/>
      </w:r>
      <w:r w:rsidR="00470D99">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00470D99">
        <w:fldChar w:fldCharType="separate"/>
      </w:r>
      <w:r w:rsidR="00470D99">
        <w:rPr>
          <w:noProof/>
        </w:rPr>
        <w:t>(e.g., Vines et al., 2014)</w:t>
      </w:r>
      <w:r w:rsidR="00470D99">
        <w:fldChar w:fldCharType="end"/>
      </w:r>
      <w:r w:rsidR="00470D99">
        <w:t xml:space="preserve">. </w:t>
      </w:r>
      <w:r w:rsidR="00D93E23">
        <w:t xml:space="preserve">Meta-science research such as this is very similar to the conduction of a meta-analysis. </w:t>
      </w:r>
      <w:r w:rsidR="00D93E23" w:rsidRPr="00071F80">
        <w:t xml:space="preserve">In most jurisdictions, including </w:t>
      </w:r>
      <w:r w:rsidR="00D93E23">
        <w:t>that in which this work was conducted</w:t>
      </w:r>
      <w:r w:rsidR="00D93E23" w:rsidRPr="00071F80">
        <w:t>, meta-analyses do not require ethical approval because they have no human subjects.</w:t>
      </w:r>
      <w:r w:rsidR="00D93E23">
        <w:t xml:space="preserve"> </w:t>
      </w:r>
      <w:r w:rsidR="00D93E23" w:rsidRPr="00071F80">
        <w:t>To draw a closer comparison</w:t>
      </w:r>
      <w:r w:rsidR="00D93E23">
        <w:t xml:space="preserve"> that provides an intuition pump</w:t>
      </w:r>
      <w:r w:rsidR="00D93E23" w:rsidRPr="00071F80">
        <w:t xml:space="preserve">: individual participant data meta-analyses (IPD-MA) involve contacting </w:t>
      </w:r>
      <w:r w:rsidR="00D93E23">
        <w:t>authors of original studies</w:t>
      </w:r>
      <w:r w:rsidR="00D93E23" w:rsidRPr="00071F80">
        <w:t xml:space="preserve"> for access to the participant level data, but also do not require ethical approval.</w:t>
      </w:r>
      <w:r w:rsidR="00D93E23">
        <w:t xml:space="preserve"> The human subjects in an IPD-MA are the participants in the original studies, not the researchers being asked to share that data. </w:t>
      </w:r>
      <w:r w:rsidR="00D93E23" w:rsidRPr="00071F80">
        <w:t xml:space="preserve">The act of contacting researchers </w:t>
      </w:r>
      <w:r w:rsidR="00D93E23">
        <w:t>to ask them to share data</w:t>
      </w:r>
      <w:r w:rsidR="00D93E23" w:rsidRPr="00071F80">
        <w:t xml:space="preserve">, </w:t>
      </w:r>
      <w:r w:rsidR="00D93E23">
        <w:t xml:space="preserve">and </w:t>
      </w:r>
      <w:r w:rsidR="00D93E23" w:rsidRPr="00071F80">
        <w:t xml:space="preserve">reporting the rate of data availability, involves no human subjects and therefore does not require ethical approval for human subjects research. </w:t>
      </w:r>
      <w:ins w:id="13" w:author="Hussey, Ian (PSY)" w:date="2024-04-07T09:38:00Z">
        <w:r w:rsidR="003347DE">
          <w:t>Furthermore, r</w:t>
        </w:r>
      </w:ins>
      <w:del w:id="14" w:author="Hussey, Ian (PSY)" w:date="2024-04-07T09:38:00Z">
        <w:r w:rsidR="00D93E23" w:rsidRPr="00071F80" w:rsidDel="003347DE">
          <w:delText>R</w:delText>
        </w:r>
      </w:del>
      <w:r w:rsidR="00D93E23" w:rsidRPr="00071F80">
        <w:t xml:space="preserve">equiring ethical approval to request data from authors, or quantify the rate of availability, is not in line with any common </w:t>
      </w:r>
      <w:r w:rsidR="00D93E23">
        <w:t xml:space="preserve">set of </w:t>
      </w:r>
      <w:r w:rsidR="00D93E23" w:rsidRPr="00071F80">
        <w:t>ethical guideline</w:t>
      </w:r>
      <w:r w:rsidR="00D93E23">
        <w:t xml:space="preserve">s </w:t>
      </w:r>
      <w:r w:rsidR="00D93E23">
        <w:fldChar w:fldCharType="begin"/>
      </w:r>
      <w:r>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00D93E23">
        <w:fldChar w:fldCharType="separate"/>
      </w:r>
      <w:r w:rsidRPr="001477C6">
        <w:rPr>
          <w:lang w:val="en-GB"/>
        </w:rPr>
        <w:t>(e.g., American Psychological Association, 2016; Deutschen Gesellschaft für Psychologie, 2022; Oates et al., 2021)</w:t>
      </w:r>
      <w:r w:rsidR="00D93E23">
        <w:fldChar w:fldCharType="end"/>
      </w:r>
      <w:r w:rsidR="00D93E23" w:rsidRPr="00071F80">
        <w:t>.  This manuscript does lightly summarise some of the types of reasons that people gave for not being able to share, but this is brief, anonymous, and descriptive</w:t>
      </w:r>
      <w:r>
        <w:t>, and is in line with the norms of our field: w</w:t>
      </w:r>
      <w:r w:rsidR="00D93E23" w:rsidRPr="00071F80">
        <w:t xml:space="preserve">e would not </w:t>
      </w:r>
      <w:ins w:id="15" w:author="Hussey, Ian (PSY)" w:date="2024-04-07T09:39:00Z">
        <w:r w:rsidR="00480F39">
          <w:t xml:space="preserve">typically </w:t>
        </w:r>
      </w:ins>
      <w:r w:rsidR="00D93E23" w:rsidRPr="00071F80">
        <w:t>require ethical approval to quote</w:t>
      </w:r>
      <w:r>
        <w:t xml:space="preserve"> or</w:t>
      </w:r>
      <w:r w:rsidR="00D93E23" w:rsidRPr="00071F80">
        <w:t xml:space="preserve"> paraphrase</w:t>
      </w:r>
      <w:r>
        <w:t xml:space="preserve"> from another </w:t>
      </w:r>
      <w:r w:rsidR="00D93E23" w:rsidRPr="00071F80">
        <w:t>researcher</w:t>
      </w:r>
      <w:r>
        <w:t>’</w:t>
      </w:r>
      <w:r w:rsidR="00D93E23" w:rsidRPr="00071F80">
        <w:t>s correspondence with us (e.g., a tweet, email, or letter).</w:t>
      </w:r>
    </w:p>
    <w:p w14:paraId="2F45FC8E" w14:textId="79DBEBE6" w:rsidR="00071F80" w:rsidRPr="008C6BE4" w:rsidRDefault="00000000" w:rsidP="001477C6">
      <w:r>
        <w:t>S</w:t>
      </w:r>
      <w:r w:rsidR="00D93E23" w:rsidRPr="00071F80">
        <w:t>eparately</w:t>
      </w:r>
      <w:r>
        <w:t xml:space="preserve">, it is useful to recognise that </w:t>
      </w:r>
      <w:r w:rsidR="00D93E23" w:rsidRPr="00071F80">
        <w:t xml:space="preserve">all but one of the journals </w:t>
      </w:r>
      <w:r>
        <w:t xml:space="preserve">represented </w:t>
      </w:r>
      <w:r w:rsidR="00D93E23" w:rsidRPr="00071F80">
        <w:t>in the dataset have explicit data-sharing policies that the authors agree</w:t>
      </w:r>
      <w:r>
        <w:t>d to</w:t>
      </w:r>
      <w:r w:rsidR="00D93E23" w:rsidRPr="00071F80">
        <w:t xml:space="preserve"> prior </w:t>
      </w:r>
      <w:r w:rsidR="00D93E23" w:rsidRPr="00071F80">
        <w:lastRenderedPageBreak/>
        <w:t xml:space="preserve">to publication. That is, by publishing in these journals, the authors agree to the policy that they will share data upon request. </w:t>
      </w:r>
      <w:r>
        <w:t xml:space="preserve">This encouragement or requirement to share data wherever possible is echoed by </w:t>
      </w:r>
      <w:r w:rsidR="00D93E23" w:rsidRPr="00071F80">
        <w:t>professional bodies</w:t>
      </w:r>
      <w:r>
        <w:t xml:space="preserve"> </w:t>
      </w:r>
      <w:r w:rsidR="00D93E23" w:rsidRPr="00071F80">
        <w:t>(e.g., APA, BPS, D</w:t>
      </w:r>
      <w:r>
        <w:t>GPs</w:t>
      </w:r>
      <w:r w:rsidR="00D93E23" w:rsidRPr="00071F80">
        <w:t>) and funding bodies (</w:t>
      </w:r>
      <w:r>
        <w:t xml:space="preserve">USA </w:t>
      </w:r>
      <w:r w:rsidR="00D93E23" w:rsidRPr="00071F80">
        <w:t xml:space="preserve">NIH, EU Horizon). </w:t>
      </w:r>
      <w:r>
        <w:t xml:space="preserve">Lastly, it is also reflected in the Research Data Management policies of </w:t>
      </w:r>
      <w:r w:rsidR="00D93E23" w:rsidRPr="00071F80">
        <w:t>many universities, including</w:t>
      </w:r>
      <w:r>
        <w:t xml:space="preserve"> those with which many researchers contacted as part of this study were affiliated</w:t>
      </w:r>
      <w:r w:rsidR="00D93E23" w:rsidRPr="00071F80">
        <w:t xml:space="preserve">. </w:t>
      </w:r>
    </w:p>
    <w:p w14:paraId="2AF6A9E8" w14:textId="77777777" w:rsidR="00C04E59" w:rsidRPr="00B93464" w:rsidRDefault="00000000" w:rsidP="00F1010E">
      <w:pPr>
        <w:pStyle w:val="Heading2"/>
      </w:pPr>
      <w:r w:rsidRPr="00B93464">
        <w:t xml:space="preserve">Article </w:t>
      </w:r>
      <w:r w:rsidR="003D3635" w:rsidRPr="00B93464">
        <w:t>search</w:t>
      </w:r>
    </w:p>
    <w:p w14:paraId="53E0E659" w14:textId="77777777" w:rsidR="00772B40" w:rsidRDefault="0000000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r w:rsidR="00026CD3">
        <w:t>P</w:t>
      </w:r>
      <w:r w:rsidR="00D30FF3" w:rsidRPr="00B673F2">
        <w:t xml:space="preserve">sycINFO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D93E23">
        <w:instrText xml:space="preserve"> ADDIN ZOTERO_ITEM CSL_CITATION {"citationID":"f60csTLI","properties":{"formattedCitation":"(Hussey, 2023)","plainCitation":"(Hussey, 2023)","noteIndex":0},"citationItems":[{"id":5289,"uris":["http://zotero.org/users/1687755/items/A9WA3UTR"],"itemData":{"id":5289,"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D93E23">
        <w:instrText xml:space="preserve"> ADDIN ZOTERO_ITEM CSL_CITATION {"citationID":"x7xGI2jG","properties":{"formattedCitation":"(i.e., they are included in Hussey &amp; Drake, 2020)","plainCitation":"(i.e., they are included in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75F1BF97" w14:textId="77777777" w:rsidR="00C10376" w:rsidRDefault="00C10376" w:rsidP="00C10376">
      <w:pPr>
        <w:ind w:firstLine="0"/>
      </w:pPr>
    </w:p>
    <w:p w14:paraId="56500D33" w14:textId="77777777" w:rsidR="00C10376" w:rsidRPr="00B93464" w:rsidRDefault="00000000"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2B26BF" w14:paraId="15EAAA86"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817356B" w14:textId="77777777" w:rsidR="00C10376" w:rsidRPr="00C35BC5" w:rsidRDefault="00000000"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0D692630" w14:textId="77777777" w:rsidR="00C10376" w:rsidRPr="00C35BC5" w:rsidRDefault="00000000" w:rsidP="005C295B">
            <w:pPr>
              <w:pStyle w:val="table"/>
              <w:jc w:val="left"/>
            </w:pPr>
            <w:r w:rsidRPr="008017FA">
              <w:rPr>
                <w:i/>
                <w:iCs/>
              </w:rPr>
              <w:t>N</w:t>
            </w:r>
            <w:r w:rsidRPr="00C35BC5">
              <w:t xml:space="preserve"> articles</w:t>
            </w:r>
          </w:p>
        </w:tc>
      </w:tr>
      <w:tr w:rsidR="002B26BF" w14:paraId="1D047377"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69C9B2A" w14:textId="77777777" w:rsidR="00C10376" w:rsidRPr="00C35BC5" w:rsidRDefault="00000000"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0F974D9" w14:textId="77777777" w:rsidR="00C10376" w:rsidRPr="00C35BC5" w:rsidRDefault="00000000" w:rsidP="005C295B">
            <w:pPr>
              <w:pStyle w:val="table"/>
              <w:tabs>
                <w:tab w:val="decimal" w:pos="445"/>
              </w:tabs>
            </w:pPr>
            <w:r w:rsidRPr="00C35BC5">
              <w:t>24</w:t>
            </w:r>
          </w:p>
        </w:tc>
      </w:tr>
      <w:tr w:rsidR="002B26BF" w14:paraId="139A8FC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E4C69" w14:textId="77777777" w:rsidR="00C10376" w:rsidRPr="00C35BC5" w:rsidRDefault="00000000"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B562A1D" w14:textId="77777777" w:rsidR="00C10376" w:rsidRPr="00C35BC5" w:rsidRDefault="00000000" w:rsidP="005C295B">
            <w:pPr>
              <w:pStyle w:val="table"/>
              <w:tabs>
                <w:tab w:val="decimal" w:pos="445"/>
              </w:tabs>
            </w:pPr>
            <w:r w:rsidRPr="00C35BC5">
              <w:t>8</w:t>
            </w:r>
          </w:p>
        </w:tc>
      </w:tr>
      <w:tr w:rsidR="002B26BF" w14:paraId="05572BB1"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B8B6937" w14:textId="77777777" w:rsidR="00C10376" w:rsidRPr="00C35BC5" w:rsidRDefault="00000000"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E50303C" w14:textId="77777777" w:rsidR="00C10376" w:rsidRPr="00C35BC5" w:rsidRDefault="00000000" w:rsidP="005C295B">
            <w:pPr>
              <w:pStyle w:val="table"/>
              <w:tabs>
                <w:tab w:val="decimal" w:pos="445"/>
              </w:tabs>
            </w:pPr>
            <w:r w:rsidRPr="00C35BC5">
              <w:t>5</w:t>
            </w:r>
          </w:p>
        </w:tc>
      </w:tr>
      <w:tr w:rsidR="002B26BF" w14:paraId="02011E2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C33DA1F" w14:textId="77777777" w:rsidR="00C10376" w:rsidRPr="00C35BC5" w:rsidRDefault="00000000"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43D9A2" w14:textId="77777777" w:rsidR="00C10376" w:rsidRPr="00C35BC5" w:rsidRDefault="00000000" w:rsidP="005C295B">
            <w:pPr>
              <w:pStyle w:val="table"/>
              <w:tabs>
                <w:tab w:val="decimal" w:pos="445"/>
              </w:tabs>
            </w:pPr>
            <w:r w:rsidRPr="00C35BC5">
              <w:t>4</w:t>
            </w:r>
          </w:p>
        </w:tc>
      </w:tr>
      <w:tr w:rsidR="002B26BF" w14:paraId="5046FE5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FEE9335" w14:textId="77777777" w:rsidR="00C10376" w:rsidRPr="00C35BC5" w:rsidRDefault="00000000" w:rsidP="005C295B">
            <w:pPr>
              <w:pStyle w:val="table"/>
              <w:jc w:val="left"/>
            </w:pPr>
            <w:r w:rsidRPr="00C35BC5">
              <w:t>Behavior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E925EAD" w14:textId="77777777" w:rsidR="00C10376" w:rsidRPr="00C35BC5" w:rsidRDefault="00000000" w:rsidP="005C295B">
            <w:pPr>
              <w:pStyle w:val="table"/>
              <w:tabs>
                <w:tab w:val="decimal" w:pos="445"/>
              </w:tabs>
            </w:pPr>
            <w:r w:rsidRPr="00C35BC5">
              <w:t>2</w:t>
            </w:r>
          </w:p>
        </w:tc>
      </w:tr>
      <w:tr w:rsidR="002B26BF" w14:paraId="1E29B4C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994F2A" w14:textId="77777777" w:rsidR="00C10376" w:rsidRPr="00C35BC5" w:rsidRDefault="00000000"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A7ED120" w14:textId="77777777" w:rsidR="00C10376" w:rsidRPr="00C35BC5" w:rsidRDefault="00000000" w:rsidP="005C295B">
            <w:pPr>
              <w:pStyle w:val="table"/>
              <w:tabs>
                <w:tab w:val="decimal" w:pos="445"/>
              </w:tabs>
            </w:pPr>
            <w:r w:rsidRPr="00C35BC5">
              <w:t>2</w:t>
            </w:r>
          </w:p>
        </w:tc>
      </w:tr>
      <w:tr w:rsidR="002B26BF" w14:paraId="1A068CC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10935AC" w14:textId="77777777" w:rsidR="00C10376" w:rsidRPr="00C35BC5" w:rsidRDefault="00000000"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5CD93C" w14:textId="77777777" w:rsidR="00C10376" w:rsidRPr="00C35BC5" w:rsidRDefault="00000000" w:rsidP="005C295B">
            <w:pPr>
              <w:pStyle w:val="table"/>
              <w:tabs>
                <w:tab w:val="decimal" w:pos="445"/>
              </w:tabs>
            </w:pPr>
            <w:r w:rsidRPr="00C35BC5">
              <w:t>1</w:t>
            </w:r>
          </w:p>
        </w:tc>
      </w:tr>
      <w:tr w:rsidR="002B26BF" w14:paraId="03D5CC9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85411DB" w14:textId="77777777" w:rsidR="00C10376" w:rsidRPr="00C35BC5" w:rsidRDefault="00000000"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3DA453" w14:textId="77777777" w:rsidR="00C10376" w:rsidRPr="00C35BC5" w:rsidRDefault="00000000" w:rsidP="005C295B">
            <w:pPr>
              <w:pStyle w:val="table"/>
              <w:tabs>
                <w:tab w:val="decimal" w:pos="445"/>
              </w:tabs>
            </w:pPr>
            <w:r w:rsidRPr="00C35BC5">
              <w:t>1</w:t>
            </w:r>
          </w:p>
        </w:tc>
      </w:tr>
      <w:tr w:rsidR="002B26BF" w14:paraId="61FA5284"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C1748F3" w14:textId="77777777" w:rsidR="00C10376" w:rsidRPr="00C35BC5" w:rsidRDefault="00000000"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45668AB" w14:textId="77777777" w:rsidR="00C10376" w:rsidRPr="00C35BC5" w:rsidRDefault="00000000" w:rsidP="005C295B">
            <w:pPr>
              <w:pStyle w:val="table"/>
              <w:tabs>
                <w:tab w:val="decimal" w:pos="445"/>
              </w:tabs>
            </w:pPr>
            <w:r w:rsidRPr="00C35BC5">
              <w:t>1</w:t>
            </w:r>
          </w:p>
        </w:tc>
      </w:tr>
      <w:tr w:rsidR="002B26BF" w14:paraId="023BF23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3C8F75" w14:textId="77777777" w:rsidR="00C10376" w:rsidRPr="00C35BC5" w:rsidRDefault="00000000" w:rsidP="005C295B">
            <w:pPr>
              <w:pStyle w:val="table"/>
              <w:jc w:val="left"/>
            </w:pPr>
            <w:r w:rsidRPr="00C35BC5">
              <w:t>Journal of Behavior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D585EDC" w14:textId="77777777" w:rsidR="00C10376" w:rsidRPr="00C35BC5" w:rsidRDefault="00000000" w:rsidP="005C295B">
            <w:pPr>
              <w:pStyle w:val="table"/>
              <w:tabs>
                <w:tab w:val="decimal" w:pos="445"/>
              </w:tabs>
            </w:pPr>
            <w:r w:rsidRPr="00C35BC5">
              <w:t>1</w:t>
            </w:r>
          </w:p>
        </w:tc>
      </w:tr>
      <w:tr w:rsidR="002B26BF" w14:paraId="2093526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0C80F15" w14:textId="77777777" w:rsidR="00C10376" w:rsidRPr="00C35BC5" w:rsidRDefault="00000000"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5F77013" w14:textId="77777777" w:rsidR="00C10376" w:rsidRPr="00C35BC5" w:rsidRDefault="00000000" w:rsidP="005C295B">
            <w:pPr>
              <w:pStyle w:val="table"/>
              <w:tabs>
                <w:tab w:val="decimal" w:pos="445"/>
              </w:tabs>
            </w:pPr>
            <w:r w:rsidRPr="00C35BC5">
              <w:t>1</w:t>
            </w:r>
          </w:p>
        </w:tc>
      </w:tr>
      <w:tr w:rsidR="002B26BF" w14:paraId="19D04D1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D40E3" w14:textId="77777777" w:rsidR="00C10376" w:rsidRPr="00C35BC5" w:rsidRDefault="00000000"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33F2DE4" w14:textId="77777777" w:rsidR="00C10376" w:rsidRPr="00C35BC5" w:rsidRDefault="00000000" w:rsidP="005C295B">
            <w:pPr>
              <w:pStyle w:val="table"/>
              <w:tabs>
                <w:tab w:val="decimal" w:pos="445"/>
              </w:tabs>
            </w:pPr>
            <w:r w:rsidRPr="00C35BC5">
              <w:t>1</w:t>
            </w:r>
          </w:p>
        </w:tc>
      </w:tr>
      <w:tr w:rsidR="002B26BF" w14:paraId="7F7C6B2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2AF75F" w14:textId="77777777" w:rsidR="00C10376" w:rsidRPr="00C35BC5" w:rsidRDefault="00000000"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660ED4C" w14:textId="77777777" w:rsidR="00C10376" w:rsidRPr="00C35BC5" w:rsidRDefault="00000000" w:rsidP="005C295B">
            <w:pPr>
              <w:pStyle w:val="table"/>
              <w:tabs>
                <w:tab w:val="decimal" w:pos="445"/>
              </w:tabs>
            </w:pPr>
            <w:r w:rsidRPr="00C35BC5">
              <w:t>1</w:t>
            </w:r>
          </w:p>
        </w:tc>
      </w:tr>
    </w:tbl>
    <w:p w14:paraId="6326A7D4" w14:textId="77777777" w:rsidR="00C10376" w:rsidRPr="00C00608" w:rsidRDefault="00C10376" w:rsidP="00C10376">
      <w:pPr>
        <w:ind w:firstLine="0"/>
      </w:pPr>
    </w:p>
    <w:p w14:paraId="5D015DEF" w14:textId="77777777" w:rsidR="00F66967" w:rsidRDefault="00000000" w:rsidP="00F1010E">
      <w:pPr>
        <w:pStyle w:val="Heading2"/>
      </w:pPr>
      <w:r>
        <w:t>Journal policies</w:t>
      </w:r>
    </w:p>
    <w:p w14:paraId="187D8593" w14:textId="77777777" w:rsidR="00772B40" w:rsidRDefault="00000000" w:rsidP="00990128">
      <w:r>
        <w:t xml:space="preserve">Interestingly, three of the top four journals have data-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w:t>
      </w:r>
      <w:r w:rsidRPr="003D77E9">
        <w:t xml:space="preserve">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rsidR="00D93E23">
        <w:instrText xml:space="preserve"> ADDIN ZOTERO_ITEM CSL_CITATION {"citationID":"Bwyn7xdV","properties":{"formattedCitation":"(The Psychological Record, 2023)","plainCitation":"(The Psychological Record, 2023)","noteIndex":0},"citationItems":[{"id":5185,"uris":["http://zotero.org/users/1687755/items/TGGGQMEZ"],"itemData":{"id":5185,"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sharing policy</w:t>
      </w:r>
      <w:r>
        <w:t xml:space="preserve"> </w:t>
      </w:r>
      <w:r>
        <w:fldChar w:fldCharType="begin"/>
      </w:r>
      <w:r w:rsidR="00D93E23">
        <w:instrText xml:space="preserve"> ADDIN ZOTERO_ITEM CSL_CITATION {"citationID":"Y4uVcvAk","properties":{"formattedCitation":"(International Journal of Psychology and Psychological Therapy, 2023)","plainCitation":"(International Journal of Psychology and Psychological Therapy, 2023)","noteIndex":0},"citationItems":[{"id":5184,"uris":["http://zotero.org/users/1687755/items/DXB98YFY"],"itemData":{"id":5184,"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rsidR="00D93E23">
        <w:instrText xml:space="preserve"> ADDIN ZOTERO_ITEM CSL_CITATION {"citationID":"1T1LX1Zf","properties":{"formattedCitation":"(Journal of Contextual Behavioral Science, 2023)","plainCitation":"(Journal of Contextual Behavioral Science, 2023)","noteIndex":0},"citationItems":[{"id":5183,"uris":["http://zotero.org/users/1687755/items/D44EMJYR"],"itemData":{"id":5183,"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rsidR="00D93E23">
        <w:instrText xml:space="preserve"> ADDIN ZOTERO_ITEM CSL_CITATION {"citationID":"nrFghl2p","properties":{"formattedCitation":"(Frontiers, 2023)","plainCitation":"(Frontiers, 2023)","noteIndex":0},"citationItems":[{"id":5182,"uris":["http://zotero.org/users/1687755/items/2E8RXIBH"],"itemData":{"id":5182,"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227A1386" w14:textId="2C34E56A" w:rsidR="00AB2FFF" w:rsidDel="00C4068F" w:rsidRDefault="00000000" w:rsidP="00AB2FFF">
      <w:pPr>
        <w:pStyle w:val="Heading2"/>
        <w:rPr>
          <w:moveFrom w:id="16" w:author="Hussey, Ian (PSY)" w:date="2024-04-07T09:57:00Z"/>
        </w:rPr>
      </w:pPr>
      <w:moveFromRangeStart w:id="17" w:author="Hussey, Ian (PSY)" w:date="2024-04-07T09:57:00Z" w:name="move163376244"/>
      <w:moveFrom w:id="18" w:author="Hussey, Ian (PSY)" w:date="2024-04-07T09:57:00Z">
        <w:r w:rsidDel="00C4068F">
          <w:t xml:space="preserve">Prevalence of </w:t>
        </w:r>
        <w:r w:rsidR="00AA5103" w:rsidDel="00C4068F">
          <w:t>D</w:t>
        </w:r>
        <w:r w:rsidDel="00C4068F">
          <w:t xml:space="preserve">ata </w:t>
        </w:r>
        <w:r w:rsidR="00AA5103" w:rsidDel="00C4068F">
          <w:t>A</w:t>
        </w:r>
        <w:r w:rsidDel="00C4068F">
          <w:t xml:space="preserve">vailability </w:t>
        </w:r>
        <w:r w:rsidR="00AA5103" w:rsidDel="00C4068F">
          <w:t>S</w:t>
        </w:r>
        <w:r w:rsidDel="00C4068F">
          <w:t>tatements</w:t>
        </w:r>
      </w:moveFrom>
    </w:p>
    <w:p w14:paraId="404BBB38" w14:textId="75B78522" w:rsidR="00AB2FFF" w:rsidDel="00C4068F" w:rsidRDefault="00000000" w:rsidP="00AB2FFF">
      <w:pPr>
        <w:rPr>
          <w:moveFrom w:id="19" w:author="Hussey, Ian (PSY)" w:date="2024-04-07T09:57:00Z"/>
        </w:rPr>
      </w:pPr>
      <w:moveFrom w:id="20" w:author="Hussey, Ian (PSY)" w:date="2024-04-07T09:57:00Z">
        <w:r w:rsidDel="00C4068F">
          <w:t>Of the 52 articles, 21 (4</w:t>
        </w:r>
        <w:r w:rsidR="00EC5183" w:rsidDel="00C4068F">
          <w:t>2.3</w:t>
        </w:r>
        <w:r w:rsidDel="00C4068F">
          <w:t xml:space="preserve">%) contained a data-sharing statement. Encouragingly, the proportion of articles increased from 0% in 2018 to 100% in 2022 (see Figure 1). It is worth noting that it is difficult to define a precise date when these policies came into effect. For example, from speaking </w:t>
        </w:r>
        <w:r w:rsidR="00A40519" w:rsidDel="00C4068F">
          <w:t xml:space="preserve">to </w:t>
        </w:r>
        <w:r w:rsidDel="00C4068F">
          <w:t>the editor of JCBS, these policies were progressively rolled out through the different levels of the journal’s article</w:t>
        </w:r>
        <w:r w:rsidR="00A40519" w:rsidDel="00C4068F">
          <w:t>-</w:t>
        </w:r>
        <w:r w:rsidDel="00C4068F">
          <w:t xml:space="preserve">handling processes over time. Regardless, results demonstrate that data-sharing statements have moved from absent to ubiquitous </w:t>
        </w:r>
        <w:r w:rsidR="002143D1" w:rsidDel="00C4068F">
          <w:t>over</w:t>
        </w:r>
        <w:r w:rsidDel="00C4068F">
          <w:t xml:space="preserve"> these years. </w:t>
        </w:r>
      </w:moveFrom>
    </w:p>
    <w:moveFromRangeEnd w:id="17"/>
    <w:p w14:paraId="345A2E62" w14:textId="77777777" w:rsidR="009B63CF" w:rsidRDefault="009B63CF" w:rsidP="009B63CF">
      <w:pPr>
        <w:ind w:firstLine="0"/>
      </w:pPr>
    </w:p>
    <w:p w14:paraId="02B233AE" w14:textId="77777777" w:rsidR="009B63CF" w:rsidRPr="00664F28" w:rsidRDefault="00000000" w:rsidP="009B63CF">
      <w:pPr>
        <w:pStyle w:val="figureandtablename"/>
      </w:pPr>
      <w:r w:rsidRPr="00664F28">
        <w:rPr>
          <w:b/>
          <w:bCs/>
        </w:rPr>
        <w:t>Figure 1.</w:t>
      </w:r>
      <w:r w:rsidRPr="00664F28">
        <w:t xml:space="preserve"> Percent of articles reporting a </w:t>
      </w:r>
      <w:r>
        <w:t>Data Availability Statement</w:t>
      </w:r>
      <w:del w:id="21" w:author="Hussey, Ian (PSY)" w:date="2024-04-07T09:53:00Z">
        <w:r w:rsidDel="008F7ED4">
          <w:delText>s</w:delText>
        </w:r>
      </w:del>
      <w:r w:rsidRPr="00664F28">
        <w:t xml:space="preserve"> </w:t>
      </w:r>
      <w:r>
        <w:t>by</w:t>
      </w:r>
      <w:r w:rsidRPr="00664F28">
        <w:t xml:space="preserve"> year.</w:t>
      </w:r>
    </w:p>
    <w:p w14:paraId="09755808" w14:textId="77777777" w:rsidR="009B63CF" w:rsidRDefault="00000000" w:rsidP="009B63CF">
      <w:pPr>
        <w:ind w:firstLine="0"/>
      </w:pPr>
      <w:r>
        <w:rPr>
          <w:noProof/>
        </w:rPr>
        <w:drawing>
          <wp:inline distT="0" distB="0" distL="0" distR="0" wp14:anchorId="58A63656" wp14:editId="7B7F5888">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75BED8C3" w14:textId="77777777" w:rsidR="009B63CF" w:rsidRDefault="009B63CF" w:rsidP="009B63CF">
      <w:pPr>
        <w:ind w:firstLine="0"/>
      </w:pPr>
    </w:p>
    <w:p w14:paraId="3D56BF13" w14:textId="77777777" w:rsidR="00C4068F" w:rsidRDefault="00C4068F" w:rsidP="00C4068F">
      <w:pPr>
        <w:pStyle w:val="Heading2"/>
        <w:rPr>
          <w:moveTo w:id="22" w:author="Hussey, Ian (PSY)" w:date="2024-04-07T09:57:00Z"/>
        </w:rPr>
      </w:pPr>
      <w:moveToRangeStart w:id="23" w:author="Hussey, Ian (PSY)" w:date="2024-04-07T09:57:00Z" w:name="move163376244"/>
      <w:moveTo w:id="24" w:author="Hussey, Ian (PSY)" w:date="2024-04-07T09:57:00Z">
        <w:r>
          <w:t>Prevalence of Data Availability Statements</w:t>
        </w:r>
      </w:moveTo>
    </w:p>
    <w:p w14:paraId="43ED1511" w14:textId="77777777" w:rsidR="00C4068F" w:rsidRDefault="00C4068F" w:rsidP="00C4068F">
      <w:pPr>
        <w:rPr>
          <w:moveTo w:id="25" w:author="Hussey, Ian (PSY)" w:date="2024-04-07T09:57:00Z"/>
        </w:rPr>
      </w:pPr>
      <w:moveTo w:id="26" w:author="Hussey, Ian (PSY)" w:date="2024-04-07T09:57:00Z">
        <w:r>
          <w:t xml:space="preserve">Of the 52 articles, 21 (42.3%) contained a data-sharing statement. Encouragingly, the proportion of articles increased from 0% in 2018 to 100% in 2022 (see Figure 1). It is worth noting that it is difficult to define a precise date when these policies came into effect. For example, from speaking to the editor of JCBS, these policies were progressively rolled out through the different levels of the journal’s article-handling processes over time. Regardless, results demonstrate that data-sharing statements have moved from absent to ubiquitous over these years. </w:t>
        </w:r>
      </w:moveTo>
    </w:p>
    <w:moveToRangeEnd w:id="23"/>
    <w:p w14:paraId="358EA7F8" w14:textId="77777777" w:rsidR="002B6AEC" w:rsidRPr="003D77E9" w:rsidRDefault="00000000" w:rsidP="00F1010E">
      <w:pPr>
        <w:pStyle w:val="Heading2"/>
      </w:pPr>
      <w:r>
        <w:lastRenderedPageBreak/>
        <w:t>Prevalence of data sharing upon request</w:t>
      </w:r>
    </w:p>
    <w:p w14:paraId="3CCE984E" w14:textId="77777777" w:rsidR="00B43F88" w:rsidRDefault="00000000" w:rsidP="00F1010E">
      <w:r>
        <w:t xml:space="preserve">I </w:t>
      </w:r>
      <w:r w:rsidR="000B6F94">
        <w:t>sent</w:t>
      </w:r>
      <w:r w:rsidR="0051504C">
        <w:t xml:space="preserve"> a data</w:t>
      </w:r>
      <w:r w:rsidR="0097747F">
        <w:t xml:space="preserve">-sharing </w:t>
      </w:r>
      <w:r w:rsidR="0051504C">
        <w:t xml:space="preserve">request to </w:t>
      </w:r>
      <w:r w:rsidR="00204C26">
        <w:t xml:space="preserve">the </w:t>
      </w:r>
      <w:r>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aetpq</w:t>
        </w:r>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CB5BF8D" w14:textId="77777777" w:rsidR="00705A51" w:rsidRDefault="00000000" w:rsidP="00F1010E">
      <w:r>
        <w:t>In some cases, authors replied that they could not allow data to be made public, in which cases I replied that I was also willing to obtain the data and not make it public. I also noted that I was willing to sign any data-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43826E8C" w14:textId="1B8A4FCB" w:rsidR="0072166B" w:rsidRDefault="00000000" w:rsidP="00483D57">
      <w:r>
        <w:t>In the first instance</w:t>
      </w:r>
      <w:r w:rsidR="001E08B6">
        <w:t>,</w:t>
      </w:r>
      <w:r>
        <w:t xml:space="preserve"> I attempted to contact the corresponding author using the email listed in the published article. If I did not receive a response offering to share the data, I then contacted the </w:t>
      </w:r>
      <w:ins w:id="27" w:author="Hussey, Ian (PSY)" w:date="2024-04-03T15:31:00Z">
        <w:r w:rsidR="00D70191">
          <w:t>first</w:t>
        </w:r>
      </w:ins>
      <w:ins w:id="28" w:author="Hussey, Ian (PSY)" w:date="2024-04-03T15:29:00Z">
        <w:r w:rsidR="009762E8">
          <w:t xml:space="preserve"> </w:t>
        </w:r>
      </w:ins>
      <w:del w:id="29" w:author="Hussey, Ian (PSY)" w:date="2024-04-03T15:27:00Z">
        <w:r w:rsidDel="009762E8">
          <w:delText xml:space="preserve">apparent </w:delText>
        </w:r>
      </w:del>
      <w:del w:id="30" w:author="Hussey, Ian (PSY)" w:date="2024-04-03T15:29:00Z">
        <w:r w:rsidDel="009762E8">
          <w:delText xml:space="preserve">senior </w:delText>
        </w:r>
      </w:del>
      <w:r>
        <w:t>author</w:t>
      </w:r>
      <w:ins w:id="31" w:author="Hussey, Ian (PSY)" w:date="2024-04-03T15:31:00Z">
        <w:r w:rsidR="00D70191">
          <w:t xml:space="preserve">, if they were </w:t>
        </w:r>
      </w:ins>
      <w:ins w:id="32" w:author="Hussey, Ian (PSY)" w:date="2024-04-03T15:32:00Z">
        <w:r w:rsidR="00D70191">
          <w:t xml:space="preserve">also listed as the </w:t>
        </w:r>
      </w:ins>
      <w:ins w:id="33" w:author="Hussey, Ian (PSY)" w:date="2024-04-03T15:31:00Z">
        <w:r w:rsidR="00D70191">
          <w:t>corresponding author</w:t>
        </w:r>
      </w:ins>
      <w:r>
        <w:t>. If I again did not receive a response, I contacted other authors</w:t>
      </w:r>
      <w:ins w:id="34" w:author="Hussey, Ian (PSY)" w:date="2024-04-03T15:29:00Z">
        <w:r w:rsidR="009762E8">
          <w:t xml:space="preserve"> in order of </w:t>
        </w:r>
      </w:ins>
      <w:ins w:id="35" w:author="Hussey, Ian (PSY)" w:date="2024-04-03T15:30:00Z">
        <w:r w:rsidR="009762E8">
          <w:t>apparent seniority (e.g., contacting professors before PhD students)</w:t>
        </w:r>
      </w:ins>
      <w:del w:id="36" w:author="Hussey, Ian (PSY)" w:date="2024-04-03T15:29:00Z">
        <w:r w:rsidDel="009762E8">
          <w:delText xml:space="preserve"> starting with the senior author</w:delText>
        </w:r>
      </w:del>
      <w:r>
        <w:t xml:space="preserve">. </w:t>
      </w:r>
      <w:ins w:id="37" w:author="Hussey, Ian (PSY)" w:date="2024-04-03T15:32:00Z">
        <w:r w:rsidR="00D70191">
          <w:t>Note that the IRAP literature does not, at the time of writing, conform to the norm present in some fields tha</w:t>
        </w:r>
      </w:ins>
      <w:ins w:id="38" w:author="Hussey, Ian (PSY)" w:date="2024-04-03T15:33:00Z">
        <w:r w:rsidR="00D70191">
          <w:t>t</w:t>
        </w:r>
      </w:ins>
      <w:ins w:id="39" w:author="Hussey, Ian (PSY)" w:date="2024-04-03T15:32:00Z">
        <w:r w:rsidR="00D70191">
          <w:t xml:space="preserve"> the final author is considered to be the “senior” author, so seniority </w:t>
        </w:r>
      </w:ins>
      <w:ins w:id="40" w:author="Hussey, Ian (PSY)" w:date="2024-04-03T15:33:00Z">
        <w:r w:rsidR="00D70191">
          <w:t>did not easily map onto authorship order</w:t>
        </w:r>
      </w:ins>
      <w:ins w:id="41" w:author="Hussey, Ian (PSY)" w:date="2024-04-03T15:32:00Z">
        <w:r w:rsidR="00D70191">
          <w:t xml:space="preserve">. </w:t>
        </w:r>
      </w:ins>
      <w:r>
        <w:t xml:space="preserve">In many cases, </w:t>
      </w:r>
      <w:ins w:id="42" w:author="Hussey, Ian (PSY)" w:date="2024-04-03T15:30:00Z">
        <w:r w:rsidR="009762E8">
          <w:t xml:space="preserve">a given </w:t>
        </w:r>
      </w:ins>
      <w:r>
        <w:t>author</w:t>
      </w:r>
      <w:ins w:id="43" w:author="Hussey, Ian (PSY)" w:date="2024-04-03T15:30:00Z">
        <w:r w:rsidR="009762E8">
          <w:t xml:space="preserve"> </w:t>
        </w:r>
      </w:ins>
      <w:del w:id="44" w:author="Hussey, Ian (PSY)" w:date="2024-04-03T15:30:00Z">
        <w:r w:rsidDel="009762E8">
          <w:delText xml:space="preserve">s </w:delText>
        </w:r>
      </w:del>
      <w:r>
        <w:t>instructed me to speak to other co-authors to obtain the data. This was therefore a highly iterative process of sending email request</w:t>
      </w:r>
      <w:r w:rsidR="00626903">
        <w:t>s</w:t>
      </w:r>
      <w:r>
        <w:t>. At least two co-authors of every article were contacted.</w:t>
      </w:r>
      <w:r w:rsidR="00483D57">
        <w:t xml:space="preserve"> </w:t>
      </w:r>
      <w:r w:rsidR="003C1C85">
        <w:t>In total, 5</w:t>
      </w:r>
      <w:r w:rsidR="008B60FB">
        <w:t>6</w:t>
      </w:r>
      <w:r w:rsidR="003C1C85">
        <w:t xml:space="preserve"> researchers were contacte</w:t>
      </w:r>
      <w:r w:rsidR="00483D57">
        <w:t>d</w:t>
      </w:r>
      <w:r w:rsidR="003C1C85">
        <w:t xml:space="preserve">. </w:t>
      </w:r>
    </w:p>
    <w:p w14:paraId="10ADB907" w14:textId="45F02A00" w:rsidR="00D33AE3" w:rsidRDefault="00000000" w:rsidP="00D33AE3">
      <w:pPr>
        <w:rPr>
          <w:ins w:id="45" w:author="Hussey, Ian (PSY)" w:date="2024-04-03T15:45:00Z"/>
          <w:noProof/>
        </w:rPr>
      </w:pPr>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sidR="00D93E23">
        <w:rPr>
          <w:noProof/>
        </w:rPr>
        <w:instrText xml:space="preserve"> ADDIN ZOTERO_ITEM CSL_CITATION {"citationID":"5PRzdBCt","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w:t>
      </w:r>
      <w:del w:id="46" w:author="Hussey, Ian (PSY)" w:date="2024-04-03T15:47:00Z">
        <w:r w:rsidDel="00D33AE3">
          <w:rPr>
            <w:noProof/>
          </w:rPr>
          <w:delText xml:space="preserve">(50% within 15 days, </w:delText>
        </w:r>
      </w:del>
      <w:del w:id="47" w:author="Hussey, Ian (PSY)" w:date="2024-04-03T15:43:00Z">
        <w:r w:rsidDel="00D70191">
          <w:rPr>
            <w:noProof/>
          </w:rPr>
          <w:delText>c.</w:delText>
        </w:r>
      </w:del>
      <w:del w:id="48" w:author="Hussey, Ian (PSY)" w:date="2024-04-03T15:45:00Z">
        <w:r w:rsidDel="00D70191">
          <w:rPr>
            <w:noProof/>
          </w:rPr>
          <w:delText xml:space="preserve">85% within 30 days, c.97% within 60 days). </w:delText>
        </w:r>
      </w:del>
      <w:ins w:id="49" w:author="Hussey, Ian (PSY)" w:date="2024-04-03T15:47:00Z">
        <w:r w:rsidR="00D33AE3">
          <w:t>(</w:t>
        </w:r>
      </w:ins>
      <w:ins w:id="50" w:author="Hussey, Ian (PSY)" w:date="2024-04-03T15:45:00Z">
        <w:r w:rsidR="00D33AE3">
          <w:t xml:space="preserve">50% within </w:t>
        </w:r>
      </w:ins>
      <w:ins w:id="51" w:author="Hussey, Ian (PSY)" w:date="2024-04-03T15:46:00Z">
        <w:r w:rsidR="00D33AE3">
          <w:t>15 days,</w:t>
        </w:r>
      </w:ins>
      <w:ins w:id="52" w:author="Hussey, Ian (PSY)" w:date="2024-04-03T15:45:00Z">
        <w:r w:rsidR="00D33AE3">
          <w:t xml:space="preserve"> 75%</w:t>
        </w:r>
      </w:ins>
      <w:ins w:id="53" w:author="Hussey, Ian (PSY)" w:date="2024-04-03T15:46:00Z">
        <w:r w:rsidR="00D33AE3">
          <w:t xml:space="preserve"> within 28 days, </w:t>
        </w:r>
      </w:ins>
      <w:ins w:id="54" w:author="Hussey, Ian (PSY)" w:date="2024-04-03T15:45:00Z">
        <w:r w:rsidR="00D33AE3">
          <w:t xml:space="preserve">90% </w:t>
        </w:r>
      </w:ins>
      <w:ins w:id="55" w:author="Hussey, Ian (PSY)" w:date="2024-04-03T15:46:00Z">
        <w:r w:rsidR="00D33AE3">
          <w:t xml:space="preserve">within </w:t>
        </w:r>
      </w:ins>
      <w:ins w:id="56" w:author="Hussey, Ian (PSY)" w:date="2024-04-03T15:49:00Z">
        <w:r w:rsidR="00D41947">
          <w:t>34</w:t>
        </w:r>
      </w:ins>
      <w:ins w:id="57" w:author="Hussey, Ian (PSY)" w:date="2024-04-03T15:46:00Z">
        <w:r w:rsidR="00D33AE3">
          <w:t xml:space="preserve"> days,</w:t>
        </w:r>
      </w:ins>
      <w:ins w:id="58" w:author="Hussey, Ian (PSY)" w:date="2024-04-03T15:45:00Z">
        <w:r w:rsidR="00D33AE3">
          <w:t xml:space="preserve"> 95%</w:t>
        </w:r>
      </w:ins>
      <w:ins w:id="59" w:author="Hussey, Ian (PSY)" w:date="2024-04-03T15:46:00Z">
        <w:r w:rsidR="00D33AE3">
          <w:t xml:space="preserve"> within 48 days, </w:t>
        </w:r>
      </w:ins>
      <w:ins w:id="60" w:author="Hussey, Ian (PSY)" w:date="2024-04-03T15:47:00Z">
        <w:r w:rsidR="00D33AE3">
          <w:t xml:space="preserve">97% within 59 days, </w:t>
        </w:r>
      </w:ins>
      <w:ins w:id="61" w:author="Hussey, Ian (PSY)" w:date="2024-04-03T15:46:00Z">
        <w:r w:rsidR="00D33AE3">
          <w:t xml:space="preserve">and </w:t>
        </w:r>
      </w:ins>
      <w:ins w:id="62" w:author="Hussey, Ian (PSY)" w:date="2024-04-03T15:45:00Z">
        <w:r w:rsidR="00D33AE3">
          <w:t>99%</w:t>
        </w:r>
      </w:ins>
      <w:ins w:id="63" w:author="Hussey, Ian (PSY)" w:date="2024-04-03T15:46:00Z">
        <w:r w:rsidR="00D33AE3">
          <w:t xml:space="preserve"> within 90 days</w:t>
        </w:r>
      </w:ins>
      <w:ins w:id="64" w:author="Hussey, Ian (PSY)" w:date="2024-04-03T15:47:00Z">
        <w:r w:rsidR="00D33AE3">
          <w:t>)</w:t>
        </w:r>
      </w:ins>
      <w:ins w:id="65" w:author="Hussey, Ian (PSY)" w:date="2024-04-03T15:46:00Z">
        <w:r w:rsidR="00D33AE3">
          <w:t>.</w:t>
        </w:r>
      </w:ins>
      <w:ins w:id="66" w:author="Hussey, Ian (PSY)" w:date="2024-04-03T15:45:00Z">
        <w:r w:rsidR="00D33AE3">
          <w:t xml:space="preserve"> </w:t>
        </w:r>
      </w:ins>
    </w:p>
    <w:p w14:paraId="6B189803" w14:textId="5870694D" w:rsidR="00D33AE3" w:rsidDel="00D33AE3" w:rsidRDefault="00D33AE3" w:rsidP="00D33AE3">
      <w:pPr>
        <w:rPr>
          <w:del w:id="67" w:author="Hussey, Ian (PSY)" w:date="2024-04-03T15:47:00Z"/>
        </w:rPr>
      </w:pPr>
    </w:p>
    <w:p w14:paraId="59153762" w14:textId="61B5C6A9" w:rsidR="00A47396" w:rsidRDefault="00000000" w:rsidP="00F1010E">
      <w:pPr>
        <w:rPr>
          <w:ins w:id="68" w:author="Hussey, Ian (PSY)" w:date="2024-04-03T16:23:00Z"/>
        </w:rPr>
      </w:pPr>
      <w:r>
        <w:t>Aggregating results across all co-authors of each article, I received a reply to my email</w:t>
      </w:r>
      <w:r w:rsidR="001564B0">
        <w:t>(s)</w:t>
      </w:r>
      <w:r>
        <w:t xml:space="preserve"> in </w:t>
      </w:r>
      <w:r w:rsidR="00394E88">
        <w:t>82.7</w:t>
      </w:r>
      <w:r>
        <w:t>%</w:t>
      </w:r>
      <w:ins w:id="69" w:author="Hussey, Ian (PSY)" w:date="2024-04-03T16:21:00Z">
        <w:r w:rsidR="005012E6">
          <w:t xml:space="preserve">, </w:t>
        </w:r>
      </w:ins>
      <w:del w:id="70" w:author="Hussey, Ian (PSY)" w:date="2024-04-03T16:21:00Z">
        <w:r w:rsidDel="005012E6">
          <w:delText xml:space="preserve"> </w:delText>
        </w:r>
      </w:del>
      <w:ins w:id="71" w:author="Hussey, Ian (PSY)" w:date="2024-04-03T16:21:00Z">
        <w:r w:rsidR="005012E6">
          <w:t xml:space="preserve">95% CI [69.7, 91.8] </w:t>
        </w:r>
      </w:ins>
      <w:r>
        <w:t>of cases</w:t>
      </w:r>
      <w:del w:id="72" w:author="Hussey, Ian (PSY)" w:date="2024-04-03T16:21:00Z">
        <w:r w:rsidDel="005012E6">
          <w:delText xml:space="preserve"> (</w:delText>
        </w:r>
      </w:del>
      <w:ins w:id="73" w:author="Hussey, Ian (PSY)" w:date="2024-04-03T16:21:00Z">
        <w:r w:rsidR="005012E6">
          <w:t xml:space="preserve"> (</w:t>
        </w:r>
      </w:ins>
      <w:r w:rsidR="002A202F">
        <w:t>43</w:t>
      </w:r>
      <w:r>
        <w:t xml:space="preserve"> articles). </w:t>
      </w:r>
      <w:r w:rsidR="003E7F14">
        <w:t xml:space="preserve">Authors reported being able and willing to share their data in </w:t>
      </w:r>
      <w:r w:rsidR="00EC5183">
        <w:t>42.3</w:t>
      </w:r>
      <w:r w:rsidR="003E7F14">
        <w:t>%</w:t>
      </w:r>
      <w:ins w:id="74" w:author="Hussey, Ian (PSY)" w:date="2024-04-03T16:21:00Z">
        <w:r w:rsidR="005012E6">
          <w:t>, 95% CI [28</w:t>
        </w:r>
      </w:ins>
      <w:ins w:id="75" w:author="Hussey, Ian (PSY)" w:date="2024-04-03T16:22:00Z">
        <w:r w:rsidR="005012E6">
          <w:t>.7, 56.8</w:t>
        </w:r>
      </w:ins>
      <w:ins w:id="76" w:author="Hussey, Ian (PSY)" w:date="2024-04-03T16:21:00Z">
        <w:r w:rsidR="005012E6">
          <w:t>]</w:t>
        </w:r>
      </w:ins>
      <w:r w:rsidR="003E7F14">
        <w:t xml:space="preserve"> of cases (</w:t>
      </w:r>
      <w:r w:rsidR="00EC5183">
        <w:t>22</w:t>
      </w:r>
      <w:r w:rsidR="003E7F14">
        <w:t xml:space="preserve"> articles). Authors actually shared their data in </w:t>
      </w:r>
      <w:r w:rsidR="00EC5183">
        <w:t>2</w:t>
      </w:r>
      <w:r w:rsidR="00CE35E9">
        <w:t>6.9</w:t>
      </w:r>
      <w:r>
        <w:t>%</w:t>
      </w:r>
      <w:ins w:id="77" w:author="Hussey, Ian (PSY)" w:date="2024-04-03T16:22:00Z">
        <w:r w:rsidR="004C7B55">
          <w:t>, 95% CI [15.6, 41.0]</w:t>
        </w:r>
      </w:ins>
      <w:r w:rsidR="003E7F14">
        <w:t xml:space="preserve"> of cases (</w:t>
      </w:r>
      <w:r w:rsidR="00EC5183">
        <w:t>1</w:t>
      </w:r>
      <w:r w:rsidR="00CE35E9">
        <w:t>4</w:t>
      </w:r>
      <w:r w:rsidR="003E7F14">
        <w:t xml:space="preserve"> articles).</w:t>
      </w:r>
      <w:ins w:id="78" w:author="Hussey, Ian (PSY)" w:date="2024-04-04T11:20:00Z">
        <w:r w:rsidR="00FC7FC3">
          <w:t xml:space="preserve"> When </w:t>
        </w:r>
      </w:ins>
      <w:del w:id="79" w:author="Hussey, Ian (PSY)" w:date="2024-04-04T11:20:00Z">
        <w:r w:rsidR="003E7F14" w:rsidDel="00FC7FC3">
          <w:delText xml:space="preserve"> </w:delText>
        </w:r>
      </w:del>
      <w:ins w:id="80" w:author="Hussey, Ian (PSY)" w:date="2024-04-04T11:12:00Z">
        <w:r w:rsidR="00116D85">
          <w:t xml:space="preserve">authors </w:t>
        </w:r>
      </w:ins>
      <w:ins w:id="81" w:author="Hussey, Ian (PSY)" w:date="2024-04-04T11:19:00Z">
        <w:r w:rsidR="00FC7FC3">
          <w:t xml:space="preserve">initially </w:t>
        </w:r>
      </w:ins>
      <w:ins w:id="82" w:author="Hussey, Ian (PSY)" w:date="2024-04-04T11:12:00Z">
        <w:r w:rsidR="00116D85">
          <w:t xml:space="preserve">reported that they would share the data but did not </w:t>
        </w:r>
      </w:ins>
      <w:ins w:id="83" w:author="Hussey, Ian (PSY)" w:date="2024-04-04T11:13:00Z">
        <w:r w:rsidR="00116D85">
          <w:t xml:space="preserve">actually </w:t>
        </w:r>
      </w:ins>
      <w:ins w:id="84" w:author="Hussey, Ian (PSY)" w:date="2024-04-04T11:14:00Z">
        <w:r w:rsidR="00116D85">
          <w:t>do so</w:t>
        </w:r>
      </w:ins>
      <w:ins w:id="85" w:author="Hussey, Ian (PSY)" w:date="2024-04-04T11:19:00Z">
        <w:r w:rsidR="00FC7FC3">
          <w:t>, th</w:t>
        </w:r>
      </w:ins>
      <w:ins w:id="86" w:author="Hussey, Ian (PSY)" w:date="2024-04-04T11:20:00Z">
        <w:r w:rsidR="00FC7FC3">
          <w:t xml:space="preserve">e nature of these interactions and </w:t>
        </w:r>
      </w:ins>
      <w:ins w:id="87" w:author="Hussey, Ian (PSY)" w:date="2024-04-04T11:19:00Z">
        <w:r w:rsidR="00FC7FC3">
          <w:t xml:space="preserve">the reasons given took </w:t>
        </w:r>
      </w:ins>
      <w:ins w:id="88" w:author="Hussey, Ian (PSY)" w:date="2024-04-04T11:14:00Z">
        <w:r w:rsidR="00116D85">
          <w:t xml:space="preserve">a variety of different forms: some authors simply stopped replying to emails, </w:t>
        </w:r>
      </w:ins>
      <w:ins w:id="89" w:author="Hussey, Ian (PSY)" w:date="2024-04-04T11:17:00Z">
        <w:r w:rsidR="00116D85">
          <w:t>some</w:t>
        </w:r>
      </w:ins>
      <w:ins w:id="90" w:author="Hussey, Ian (PSY)" w:date="2024-04-04T11:14:00Z">
        <w:r w:rsidR="00116D85">
          <w:t xml:space="preserve"> </w:t>
        </w:r>
      </w:ins>
      <w:ins w:id="91" w:author="Hussey, Ian (PSY)" w:date="2024-04-04T11:16:00Z">
        <w:r w:rsidR="00116D85">
          <w:t xml:space="preserve">raised ethical </w:t>
        </w:r>
      </w:ins>
      <w:ins w:id="92" w:author="Hussey, Ian (PSY)" w:date="2024-04-04T11:21:00Z">
        <w:r w:rsidR="00FC7FC3">
          <w:t xml:space="preserve">or legal </w:t>
        </w:r>
      </w:ins>
      <w:ins w:id="93" w:author="Hussey, Ian (PSY)" w:date="2024-04-04T11:16:00Z">
        <w:r w:rsidR="00116D85">
          <w:t xml:space="preserve">issues, </w:t>
        </w:r>
      </w:ins>
      <w:ins w:id="94" w:author="Hussey, Ian (PSY)" w:date="2024-04-04T11:18:00Z">
        <w:r w:rsidR="00116D85">
          <w:t xml:space="preserve">and others reported that the data could only be </w:t>
        </w:r>
        <w:r w:rsidR="00116D85">
          <w:t>shared via a university platform that did not yet exist.</w:t>
        </w:r>
      </w:ins>
      <w:ins w:id="95" w:author="Hussey, Ian (PSY)" w:date="2024-04-04T11:21:00Z">
        <w:r w:rsidR="00FC7FC3">
          <w:t xml:space="preserve"> Impediments to data sharing are discussed in more detail later.</w:t>
        </w:r>
      </w:ins>
    </w:p>
    <w:p w14:paraId="607D7D4B" w14:textId="77777777" w:rsidR="009F7750" w:rsidRDefault="009F7750" w:rsidP="009F7750">
      <w:pPr>
        <w:rPr>
          <w:moveTo w:id="96" w:author="Hussey, Ian (PSY)" w:date="2024-04-03T16:23:00Z"/>
        </w:rPr>
      </w:pPr>
      <w:moveToRangeStart w:id="97" w:author="Hussey, Ian (PSY)" w:date="2024-04-03T16:23:00Z" w:name="move163053830"/>
      <w:moveTo w:id="98" w:author="Hussey, Ian (PSY)" w:date="2024-04-03T16:23:00Z">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previous work has found that data availability decreases over time, with a half-life of between 6 and 9 years </w:t>
        </w:r>
        <w:r>
          <w:fldChar w:fldCharType="begin"/>
        </w:r>
        <w:r>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fldChar w:fldCharType="separate"/>
        </w:r>
        <w:r>
          <w:rPr>
            <w:noProof/>
          </w:rPr>
          <w:t>(Minocher et al., 2021)</w:t>
        </w:r>
        <w:r>
          <w:fldChar w:fldCharType="end"/>
        </w:r>
        <w:r>
          <w:t>.</w:t>
        </w:r>
      </w:moveTo>
    </w:p>
    <w:moveToRangeEnd w:id="97"/>
    <w:p w14:paraId="670907CF" w14:textId="73866D41" w:rsidR="009F7750" w:rsidDel="009F7750" w:rsidRDefault="009F7750" w:rsidP="00F1010E">
      <w:pPr>
        <w:rPr>
          <w:del w:id="99" w:author="Hussey, Ian (PSY)" w:date="2024-04-03T16:23:00Z"/>
        </w:rPr>
      </w:pPr>
    </w:p>
    <w:p w14:paraId="1DFA7E99" w14:textId="071A41B1" w:rsidR="006B2ECC" w:rsidDel="009F7750" w:rsidRDefault="006B2ECC" w:rsidP="006B2ECC">
      <w:pPr>
        <w:ind w:firstLine="0"/>
        <w:rPr>
          <w:del w:id="100" w:author="Hussey, Ian (PSY)" w:date="2024-04-03T16:23:00Z"/>
        </w:rPr>
      </w:pPr>
    </w:p>
    <w:p w14:paraId="2DD77ED0" w14:textId="77777777" w:rsidR="006B2ECC" w:rsidRPr="00664F28" w:rsidRDefault="00000000"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3F28B320" w14:textId="77777777" w:rsidR="006B2ECC" w:rsidRDefault="00000000" w:rsidP="006B2ECC">
      <w:pPr>
        <w:ind w:firstLine="0"/>
      </w:pPr>
      <w:r>
        <w:rPr>
          <w:noProof/>
          <w14:ligatures w14:val="standardContextual"/>
        </w:rPr>
        <w:drawing>
          <wp:inline distT="0" distB="0" distL="0" distR="0" wp14:anchorId="5F744AB2" wp14:editId="0B628115">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176CA9FF" w14:textId="77777777" w:rsidR="006B2ECC" w:rsidRDefault="006B2ECC" w:rsidP="003C3926"/>
    <w:p w14:paraId="3EC2472C" w14:textId="38C6EED4" w:rsidR="00B02C5D" w:rsidDel="009F7750" w:rsidRDefault="00000000" w:rsidP="000F7F9B">
      <w:pPr>
        <w:rPr>
          <w:moveFrom w:id="101" w:author="Hussey, Ian (PSY)" w:date="2024-04-03T16:23:00Z"/>
        </w:rPr>
      </w:pPr>
      <w:moveFromRangeStart w:id="102" w:author="Hussey, Ian (PSY)" w:date="2024-04-03T16:23:00Z" w:name="move163053830"/>
      <w:moveFrom w:id="103" w:author="Hussey, Ian (PSY)" w:date="2024-04-03T16:23:00Z">
        <w:r w:rsidDel="009F7750">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rsidDel="009F7750">
          <w:t>previous work has found that data availability decreases over time</w:t>
        </w:r>
        <w:r w:rsidR="0082674F" w:rsidDel="009F7750">
          <w:t xml:space="preserve">, with a half-life of between 6 and 9 years </w:t>
        </w:r>
        <w:r w:rsidR="0082674F" w:rsidDel="009F7750">
          <w:fldChar w:fldCharType="begin"/>
        </w:r>
        <w:r w:rsidR="00D93E23" w:rsidDel="009F7750">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rsidDel="009F7750">
          <w:fldChar w:fldCharType="separate"/>
        </w:r>
        <w:r w:rsidR="0082674F" w:rsidDel="009F7750">
          <w:rPr>
            <w:noProof/>
          </w:rPr>
          <w:t>(Minocher et al., 2021)</w:t>
        </w:r>
        <w:r w:rsidR="0082674F" w:rsidDel="009F7750">
          <w:fldChar w:fldCharType="end"/>
        </w:r>
        <w:r w:rsidDel="009F7750">
          <w:t>.</w:t>
        </w:r>
      </w:moveFrom>
    </w:p>
    <w:moveFromRangeEnd w:id="102"/>
    <w:p w14:paraId="3E312AEA" w14:textId="77777777" w:rsidR="00B07406" w:rsidRDefault="00000000" w:rsidP="00B07406">
      <w:pPr>
        <w:pStyle w:val="Heading2"/>
      </w:pPr>
      <w:r>
        <w:t xml:space="preserve">Relationship between </w:t>
      </w:r>
      <w:r w:rsidR="00DF5CAA">
        <w:t xml:space="preserve">promissory </w:t>
      </w:r>
      <w:r>
        <w:t>Data Availability Statements and actual data sharing</w:t>
      </w:r>
    </w:p>
    <w:p w14:paraId="7F483B3B" w14:textId="77777777" w:rsidR="004968FB" w:rsidRDefault="00000000"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111539AD" w14:textId="6E8D0CCA" w:rsidR="00D15724" w:rsidRPr="00972EA1" w:rsidRDefault="00000000" w:rsidP="00D15724">
      <w:r w:rsidRPr="00F1010E">
        <w:t>Three articles</w:t>
      </w:r>
      <w:ins w:id="104" w:author="Hussey, Ian (PSY)" w:date="2024-04-03T16:23:00Z">
        <w:r w:rsidR="00F75CDA">
          <w:t>’</w:t>
        </w:r>
      </w:ins>
      <w:del w:id="105" w:author="Hussey, Ian (PSY)" w:date="2024-04-03T16:23:00Z">
        <w:r w:rsidRPr="00F1010E" w:rsidDel="00F75CDA">
          <w:delText>'</w:delText>
        </w:r>
      </w:del>
      <w:r w:rsidRPr="00F1010E">
        <w:t xml:space="preserve"> data-sharing statements represented claims of actual data sharing</w:t>
      </w:r>
      <w:r>
        <w:t xml:space="preserve"> at </w:t>
      </w:r>
      <w:r w:rsidR="005C77CA">
        <w:t xml:space="preserve">the </w:t>
      </w:r>
      <w:r>
        <w:t>time of publication</w:t>
      </w:r>
      <w:r w:rsidRPr="00F1010E">
        <w:t>. Of those</w:t>
      </w:r>
      <w:ins w:id="106" w:author="Hussey, Ian (PSY)" w:date="2024-04-04T11:23:00Z">
        <w:r w:rsidR="00FC7FC3">
          <w:t>,</w:t>
        </w:r>
      </w:ins>
      <w:r w:rsidRPr="00F1010E">
        <w:t xml:space="preserve"> </w:t>
      </w:r>
      <w:ins w:id="107" w:author="Hussey, Ian (PSY)" w:date="2024-04-04T11:23:00Z">
        <w:r w:rsidR="00D80B34">
          <w:t xml:space="preserve">only </w:t>
        </w:r>
      </w:ins>
      <w:r w:rsidRPr="00F1010E">
        <w:t xml:space="preserve">two </w:t>
      </w:r>
      <w:ins w:id="108" w:author="Hussey, Ian (PSY)" w:date="2024-04-04T11:23:00Z">
        <w:r w:rsidR="00FC7FC3">
          <w:t xml:space="preserve">(66.7%) </w:t>
        </w:r>
      </w:ins>
      <w:r w:rsidRPr="00F1010E">
        <w:t>actually provided the data</w:t>
      </w:r>
      <w:ins w:id="109" w:author="Hussey, Ian (PSY)" w:date="2024-04-04T11:24:00Z">
        <w:r w:rsidR="00D80B34">
          <w:t xml:space="preserve"> as described</w:t>
        </w:r>
      </w:ins>
      <w:ins w:id="110" w:author="Hussey, Ian (PSY)" w:date="2024-04-03T15:53:00Z">
        <w:r w:rsidR="001C1E7D">
          <w:t xml:space="preserve">, in both </w:t>
        </w:r>
      </w:ins>
      <w:del w:id="111" w:author="Hussey, Ian (PSY)" w:date="2024-04-03T15:53:00Z">
        <w:r w:rsidRPr="00F1010E" w:rsidDel="001C1E7D">
          <w:delText xml:space="preserve"> (both </w:delText>
        </w:r>
      </w:del>
      <w:ins w:id="112" w:author="Hussey, Ian (PSY)" w:date="2024-04-03T15:53:00Z">
        <w:r w:rsidR="001C1E7D">
          <w:t xml:space="preserve">cases </w:t>
        </w:r>
      </w:ins>
      <w:r w:rsidRPr="00F1010E">
        <w:t xml:space="preserve">via links to the Open Science Framework </w:t>
      </w:r>
      <w:del w:id="113" w:author="Hussey, Ian (PSY)" w:date="2024-04-03T15:53:00Z">
        <w:r w:rsidRPr="00F1010E" w:rsidDel="001C1E7D">
          <w:delText xml:space="preserve">or </w:delText>
        </w:r>
      </w:del>
      <w:ins w:id="114" w:author="Hussey, Ian (PSY)" w:date="2024-04-03T15:53:00Z">
        <w:r w:rsidR="001C1E7D">
          <w:t>and</w:t>
        </w:r>
        <w:r w:rsidR="001C1E7D" w:rsidRPr="00F1010E">
          <w:t xml:space="preserve"> </w:t>
        </w:r>
      </w:ins>
      <w:r w:rsidRPr="00F1010E">
        <w:t>ResearchGate</w:t>
      </w:r>
      <w:ins w:id="115" w:author="Hussey, Ian (PSY)" w:date="2024-04-03T15:53:00Z">
        <w:r w:rsidR="001C1E7D">
          <w:t xml:space="preserve"> (note however that </w:t>
        </w:r>
      </w:ins>
      <w:ins w:id="116" w:author="Hussey, Ian (PSY)" w:date="2024-04-03T15:54:00Z">
        <w:r w:rsidR="001C1E7D">
          <w:t xml:space="preserve">I would recommend researchers to use services offered by </w:t>
        </w:r>
      </w:ins>
      <w:ins w:id="117" w:author="Hussey, Ian (PSY)" w:date="2024-04-03T15:53:00Z">
        <w:r w:rsidR="001C1E7D">
          <w:t>not</w:t>
        </w:r>
      </w:ins>
      <w:ins w:id="118" w:author="Hussey, Ian (PSY)" w:date="2024-04-03T16:17:00Z">
        <w:r w:rsidR="001C1E7D">
          <w:t>-</w:t>
        </w:r>
      </w:ins>
      <w:ins w:id="119" w:author="Hussey, Ian (PSY)" w:date="2024-04-03T15:54:00Z">
        <w:r w:rsidR="001C1E7D">
          <w:t>for</w:t>
        </w:r>
      </w:ins>
      <w:ins w:id="120" w:author="Hussey, Ian (PSY)" w:date="2024-04-03T16:17:00Z">
        <w:r w:rsidR="001C1E7D">
          <w:t>-</w:t>
        </w:r>
      </w:ins>
      <w:ins w:id="121" w:author="Hussey, Ian (PSY)" w:date="2024-04-03T15:54:00Z">
        <w:r w:rsidR="001C1E7D">
          <w:t>profit entities with longer</w:t>
        </w:r>
      </w:ins>
      <w:ins w:id="122" w:author="Hussey, Ian (PSY)" w:date="2024-04-07T09:53:00Z">
        <w:r w:rsidR="000042F3">
          <w:t>-</w:t>
        </w:r>
      </w:ins>
      <w:ins w:id="123" w:author="Hussey, Ian (PSY)" w:date="2024-04-03T15:54:00Z">
        <w:r w:rsidR="001C1E7D">
          <w:t xml:space="preserve">term </w:t>
        </w:r>
      </w:ins>
      <w:ins w:id="124" w:author="Hussey, Ian (PSY)" w:date="2024-04-03T15:55:00Z">
        <w:r w:rsidR="001C1E7D">
          <w:t xml:space="preserve">data preservation structures in place, such </w:t>
        </w:r>
      </w:ins>
      <w:ins w:id="125" w:author="Hussey, Ian (PSY)" w:date="2024-04-03T15:54:00Z">
        <w:r w:rsidR="001C1E7D">
          <w:t>the OS</w:t>
        </w:r>
      </w:ins>
      <w:ins w:id="126" w:author="Hussey, Ian (PSY)" w:date="2024-04-03T15:55:00Z">
        <w:r w:rsidR="001C1E7D">
          <w:t>F, over for</w:t>
        </w:r>
      </w:ins>
      <w:ins w:id="127" w:author="Hussey, Ian (PSY)" w:date="2024-04-03T16:17:00Z">
        <w:r w:rsidR="001C1E7D">
          <w:t>-</w:t>
        </w:r>
      </w:ins>
      <w:ins w:id="128" w:author="Hussey, Ian (PSY)" w:date="2024-04-03T15:55:00Z">
        <w:r w:rsidR="001C1E7D">
          <w:t>profit entities such as ResearchGate)</w:t>
        </w:r>
      </w:ins>
      <w:del w:id="129" w:author="Hussey, Ian (PSY)" w:date="2024-04-03T15:53:00Z">
        <w:r w:rsidRPr="00F1010E" w:rsidDel="001C1E7D">
          <w:delText>)</w:delText>
        </w:r>
      </w:del>
      <w:r w:rsidRPr="00F1010E">
        <w:t>.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ins w:id="130" w:author="Hussey, Ian (PSY)" w:date="2024-04-04T11:28:00Z">
        <w:r w:rsidR="00972EA1" w:rsidRPr="00972EA1">
          <w:rPr>
            <w:lang w:val="en-US"/>
            <w:rPrChange w:id="131" w:author="Hussey, Ian (PSY)" w:date="2024-04-04T11:28:00Z">
              <w:rPr>
                <w:i/>
                <w:iCs/>
                <w:lang w:val="en-US"/>
              </w:rPr>
            </w:rPrChange>
          </w:rPr>
          <w:t>In this case, a</w:t>
        </w:r>
        <w:r w:rsidR="00972EA1" w:rsidRPr="00972EA1">
          <w:rPr>
            <w:rPrChange w:id="132" w:author="Hussey, Ian (PSY)" w:date="2024-04-04T11:28:00Z">
              <w:rPr>
                <w:i/>
                <w:iCs/>
              </w:rPr>
            </w:rPrChange>
          </w:rPr>
          <w:t>n author was able to provide the data upon request, however the inaccuracy of the data sharing statement is still notable.</w:t>
        </w:r>
      </w:ins>
      <w:del w:id="133" w:author="Hussey, Ian (PSY)" w:date="2024-04-04T11:24:00Z">
        <w:r w:rsidRPr="00972EA1" w:rsidDel="00D80B34">
          <w:delText xml:space="preserve">66.7% of articles with data sharing statements implying actual data sharing at </w:delText>
        </w:r>
        <w:r w:rsidR="005C77CA" w:rsidRPr="00972EA1" w:rsidDel="00D80B34">
          <w:delText xml:space="preserve">the </w:delText>
        </w:r>
        <w:r w:rsidRPr="00972EA1" w:rsidDel="00D80B34">
          <w:delText>time of publication shared data without the need to contact the authors.</w:delText>
        </w:r>
      </w:del>
    </w:p>
    <w:p w14:paraId="76526342" w14:textId="5CE1AE80" w:rsidR="0086488B" w:rsidRDefault="00000000" w:rsidP="001B4526">
      <w:r>
        <w:t xml:space="preserve">Of the </w:t>
      </w:r>
      <w:r w:rsidRPr="00471F72">
        <w:t>3</w:t>
      </w:r>
      <w:r>
        <w:t>1 articles without a Data Availability Statement, 8 shared data upon request (</w:t>
      </w:r>
      <w:r w:rsidRPr="00471F72">
        <w:t>2</w:t>
      </w:r>
      <w:r>
        <w:t>5.8%</w:t>
      </w:r>
      <w:ins w:id="134" w:author="Hussey, Ian (PSY)" w:date="2024-04-03T16:23:00Z">
        <w:r w:rsidR="002E32A4">
          <w:t>, 95</w:t>
        </w:r>
      </w:ins>
      <w:ins w:id="135" w:author="Hussey, Ian (PSY)" w:date="2024-04-03T16:24:00Z">
        <w:r w:rsidR="002E32A4">
          <w:t>% CI [</w:t>
        </w:r>
        <w:r w:rsidR="00701F30">
          <w:t>11.9, 44.6</w:t>
        </w:r>
        <w:r w:rsidR="002E32A4">
          <w:t>]</w:t>
        </w:r>
      </w:ins>
      <w:r>
        <w:t xml:space="preserve">). Of the 18 articles with a promissory Data </w:t>
      </w:r>
      <w:r>
        <w:lastRenderedPageBreak/>
        <w:t>Availability Statement, 3 shared data upon request (16.7%</w:t>
      </w:r>
      <w:ins w:id="136" w:author="Hussey, Ian (PSY)" w:date="2024-04-03T16:24:00Z">
        <w:r w:rsidR="002319B7">
          <w:t>, 95% CI [</w:t>
        </w:r>
        <w:r w:rsidR="00120915">
          <w:t>3.6</w:t>
        </w:r>
        <w:r w:rsidR="002319B7">
          <w:t xml:space="preserve">, </w:t>
        </w:r>
        <w:r w:rsidR="00120915">
          <w:t>41.4</w:t>
        </w:r>
        <w:r w:rsidR="002319B7">
          <w:t>]</w:t>
        </w:r>
      </w:ins>
      <w:r>
        <w:t xml:space="preserve">). </w:t>
      </w:r>
      <w:ins w:id="137" w:author="Hussey, Ian (PSY)" w:date="2024-04-03T16:19:00Z">
        <w:r w:rsidR="00A06808">
          <w:t xml:space="preserve">That is, data sharing was descriptively lower in articles with a promissory data sharing statement than no statement at all. </w:t>
        </w:r>
      </w:ins>
      <w:r>
        <w:t xml:space="preserve">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51B6CAC5" w14:textId="77777777" w:rsidR="00D4760B" w:rsidRDefault="00000000" w:rsidP="00F1010E">
      <w:pPr>
        <w:pStyle w:val="Heading2"/>
      </w:pPr>
      <w:r>
        <w:t>Impediments to data sharing</w:t>
      </w:r>
    </w:p>
    <w:p w14:paraId="6C8DC1B4" w14:textId="77777777" w:rsidR="001A5E14" w:rsidRDefault="00000000"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r w:rsidR="00290B1F">
        <w:t xml:space="preserve"> In the below, I sometimes refer to the number of authors or cases of a given situation. It is important to note that these do not perfectly map onto the number of articles, because (a) some researchers were co-authors of many articles and conversely (b) sometimes more than one author replied to my emails regarding a given publication, and sometimes authors even contradicted one another regarding the existence of data or its </w:t>
      </w:r>
      <w:r w:rsidR="00341A15">
        <w:t>shareability</w:t>
      </w:r>
      <w:r w:rsidR="00290B1F">
        <w:t>.</w:t>
      </w:r>
      <w:r w:rsidR="00341A15">
        <w:t xml:space="preserve"> As such, these cases should be interpreted as examples of situations that can arise and what can be learned from those situations, rather than any attempt to estimate the prevalence of such situations.</w:t>
      </w:r>
    </w:p>
    <w:p w14:paraId="154D03F0" w14:textId="2C7E6E22" w:rsidR="000117D5" w:rsidRDefault="00000000" w:rsidP="00F1010E">
      <w:r w:rsidRPr="00055FBA">
        <w:rPr>
          <w:b/>
          <w:bCs/>
        </w:rPr>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t xml:space="preserve"> </w:t>
      </w:r>
      <w:r w:rsidR="00A46E69">
        <w:t>Worryingly, t</w:t>
      </w:r>
      <w:r>
        <w:t xml:space="preserve">his included authors of articles published within the last calendar year (2022). </w:t>
      </w:r>
      <w:r w:rsidR="00513EAD">
        <w:t xml:space="preserve">This finding is in line with previous work that has demonstrated that the rate at which working contact details can be found </w:t>
      </w:r>
      <w:r w:rsidR="00513EAD" w:rsidRPr="00513EAD">
        <w:t xml:space="preserve">decays over time: Vines et al. </w:t>
      </w:r>
      <w:r w:rsidR="00513EAD" w:rsidRPr="00513EAD">
        <w:fldChar w:fldCharType="begin"/>
      </w:r>
      <w:r w:rsidR="007248B4">
        <w:instrText xml:space="preserve"> ADDIN ZOTERO_ITEM CSL_CITATION {"citationID":"2kVyD58S","properties":{"formattedCitation":"(2014)","plainCitation":"(2014)","dontUpdate":true,"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suppress-author":true}],"schema":"https://github.com/citation-style-language/schema/raw/master/csl-citation.json"} </w:instrText>
      </w:r>
      <w:r w:rsidR="00513EAD" w:rsidRPr="00513EAD">
        <w:fldChar w:fldCharType="separate"/>
      </w:r>
      <w:r w:rsidR="00513EAD" w:rsidRPr="00513EAD">
        <w:rPr>
          <w:noProof/>
        </w:rPr>
        <w:t>(2014) found that the odds of being able to find working contact details to request data from authors decrease by around 4% per year</w:t>
      </w:r>
      <w:r w:rsidR="00513EAD" w:rsidRPr="00513EAD">
        <w:fldChar w:fldCharType="end"/>
      </w:r>
      <w:r w:rsidR="00513EAD" w:rsidRPr="00513EAD">
        <w:t>.</w:t>
      </w:r>
    </w:p>
    <w:p w14:paraId="469CD718" w14:textId="77777777" w:rsidR="00891592" w:rsidRDefault="00000000" w:rsidP="00F1010E">
      <w:r>
        <w:t>In their replies to the data-sharing request, multiple authors stated that they were on maternity leav</w:t>
      </w:r>
      <w:r w:rsidR="00C03B33">
        <w:t>e</w:t>
      </w:r>
      <w:r>
        <w:t xml:space="preserve"> </w:t>
      </w:r>
      <w:r w:rsidR="007272F6">
        <w:t>(2</w:t>
      </w:r>
      <w:r w:rsidR="000F7F9B">
        <w:t xml:space="preserve"> authors</w:t>
      </w:r>
      <w:r w:rsidR="007272F6">
        <w:t xml:space="preserve">), </w:t>
      </w:r>
      <w:r>
        <w:t>were retired</w:t>
      </w:r>
      <w:r w:rsidR="007272F6">
        <w:t xml:space="preserve"> (1</w:t>
      </w:r>
      <w:r w:rsidR="000F7F9B">
        <w:t xml:space="preserve"> author</w:t>
      </w:r>
      <w:r w:rsidR="007272F6">
        <w:t>), or had left academia (3</w:t>
      </w:r>
      <w:r w:rsidR="000F7F9B">
        <w:t xml:space="preserve"> authors</w:t>
      </w:r>
      <w:r w:rsidR="007272F6">
        <w:t>).</w:t>
      </w:r>
      <w:r>
        <w:t xml:space="preserve"> </w:t>
      </w:r>
      <w:r w:rsidR="000F7F9B">
        <w:t xml:space="preserve">Three other first or last authors were not contacted in the first place because I knew they had left academia. </w:t>
      </w:r>
      <w:r w:rsidR="007272F6">
        <w:t>All</w:t>
      </w:r>
      <w:r>
        <w:t xml:space="preserve"> are </w:t>
      </w:r>
      <w:r w:rsidR="00D966F1">
        <w:t>reasonable</w:t>
      </w:r>
      <w:r>
        <w:t xml:space="preserve"> </w:t>
      </w:r>
      <w:r w:rsidR="009A73D0">
        <w:t xml:space="preserve">and common </w:t>
      </w:r>
      <w:r>
        <w:t>circumstances, however</w:t>
      </w:r>
      <w:r w:rsidR="00E6754A">
        <w:t>,</w:t>
      </w:r>
      <w:r>
        <w:t xml:space="preserve"> </w:t>
      </w:r>
      <w:r w:rsidR="007272F6">
        <w:t>all</w:t>
      </w:r>
      <w:r>
        <w:t xml:space="preserve"> situations highlight ways in which promissory data sharing </w:t>
      </w:r>
      <w:r w:rsidR="00A47F36">
        <w:t xml:space="preserve">is ineffective due to </w:t>
      </w:r>
      <w:r w:rsidR="00B6529C">
        <w:t>extremely</w:t>
      </w:r>
      <w:r w:rsidR="00A47F36">
        <w:t xml:space="preserve"> </w:t>
      </w:r>
      <w:r w:rsidR="00F954C4">
        <w:t>foreseeable</w:t>
      </w:r>
      <w:r>
        <w:t xml:space="preserve"> circumstances</w:t>
      </w:r>
      <w:r w:rsidR="00A47F36">
        <w:t xml:space="preserve">. </w:t>
      </w:r>
      <w:r w:rsidR="00D433E4">
        <w:t xml:space="preserve">Similarly foreseeable circumstances </w:t>
      </w:r>
      <w:r w:rsidR="007272F6">
        <w:t xml:space="preserve">that can disrupt data sharing </w:t>
      </w:r>
      <w:r w:rsidR="00D433E4">
        <w:t>include researchers moving between institution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9F48372" w14:textId="77777777" w:rsidR="003B41AB" w:rsidRPr="00B23B75" w:rsidRDefault="00000000" w:rsidP="003B41AB">
      <w:r w:rsidRPr="002F3FC4">
        <w:t xml:space="preserve">Sixteen authors were initially responsive to my email and stated that I should instead contact </w:t>
      </w:r>
      <w:r w:rsidR="005D1305" w:rsidRPr="002F3FC4">
        <w:t>a different</w:t>
      </w:r>
      <w:r w:rsidRPr="002F3FC4">
        <w:t xml:space="preserve"> author </w:t>
      </w:r>
      <w:r w:rsidR="00890177" w:rsidRPr="002F3FC4">
        <w:t>for access to the data</w:t>
      </w:r>
      <w:r w:rsidR="004F10DD" w:rsidRPr="002F3FC4">
        <w:t>. Almost universally, these authors could not provide working contact details</w:t>
      </w:r>
      <w:r w:rsidR="00890177" w:rsidRPr="002F3FC4">
        <w:t xml:space="preserve"> </w:t>
      </w:r>
      <w:r w:rsidR="004F10DD" w:rsidRPr="002F3FC4">
        <w:t xml:space="preserve">for the authors they suggested </w:t>
      </w:r>
      <w:r w:rsidR="004F10DD" w:rsidRPr="002F3FC4">
        <w:t xml:space="preserve">contacting (i.e. when I could not find working contact details myself). </w:t>
      </w:r>
      <w:r w:rsidRPr="002F3FC4">
        <w:t xml:space="preserve">Data ‘available upon request’ policies therefore leave us not </w:t>
      </w:r>
      <w:r w:rsidR="00E37E49" w:rsidRPr="002F3FC4">
        <w:t xml:space="preserve">only </w:t>
      </w:r>
      <w:r w:rsidRPr="002F3FC4">
        <w:t xml:space="preserve">at the whim of authors’ willingness to share data but also their willingness </w:t>
      </w:r>
      <w:r w:rsidR="00FB1E5E" w:rsidRPr="002F3FC4">
        <w:t xml:space="preserve">and ability </w:t>
      </w:r>
      <w:r w:rsidRPr="002F3FC4">
        <w:t xml:space="preserve">to </w:t>
      </w:r>
      <w:r w:rsidR="00FB1E5E" w:rsidRPr="002F3FC4">
        <w:t xml:space="preserve">keep and </w:t>
      </w:r>
      <w:r w:rsidRPr="002F3FC4">
        <w:t xml:space="preserve">share </w:t>
      </w:r>
      <w:r w:rsidR="00BF1459">
        <w:t xml:space="preserve">even more </w:t>
      </w:r>
      <w:r w:rsidR="00006635" w:rsidRPr="002F3FC4">
        <w:t>basic</w:t>
      </w:r>
      <w:r w:rsidRPr="002F3FC4">
        <w:t xml:space="preserve"> details such as who has the data and how they can be contacted.</w:t>
      </w:r>
      <w:r>
        <w:t xml:space="preserve"> </w:t>
      </w:r>
    </w:p>
    <w:p w14:paraId="04636A16" w14:textId="77777777" w:rsidR="00055FBA" w:rsidRDefault="00000000"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74E96DE9" w14:textId="6BEF8B9E" w:rsidR="00F91452" w:rsidRDefault="00000000"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365893">
        <w:t>Four authors</w:t>
      </w:r>
      <w:r w:rsidR="00467636">
        <w:t xml:space="preserve"> </w:t>
      </w:r>
      <w:r w:rsidR="00FD144A">
        <w:t>stated that the data could not be shared on ethical grounds</w:t>
      </w:r>
      <w:r w:rsidR="00467636">
        <w:t xml:space="preserve"> despite </w:t>
      </w:r>
      <w:r w:rsidR="00365893">
        <w:t xml:space="preserve">having included </w:t>
      </w:r>
      <w:r w:rsidR="00467636">
        <w:t xml:space="preserve">data sharing upon request </w:t>
      </w:r>
      <w:r w:rsidR="00365893">
        <w:t xml:space="preserve">statements </w:t>
      </w:r>
      <w:r w:rsidR="00467636">
        <w:t xml:space="preserve">in </w:t>
      </w:r>
      <w:r w:rsidR="00365893">
        <w:t xml:space="preserve">their </w:t>
      </w:r>
      <w:r w:rsidR="00843ABB">
        <w:t>publications</w:t>
      </w:r>
      <w:r w:rsidR="00FD144A" w:rsidRPr="00595344">
        <w:t>. In each case, I followed up with a request that it be shared</w:t>
      </w:r>
      <w:r w:rsidR="00B625DF" w:rsidRPr="00595344">
        <w:t xml:space="preserve"> with me</w:t>
      </w:r>
      <w:r w:rsidR="00FD144A" w:rsidRPr="00595344">
        <w:t xml:space="preserve"> privately without </w:t>
      </w:r>
      <w:r w:rsidR="00B625DF" w:rsidRPr="00595344">
        <w:t xml:space="preserve">subsequently being made </w:t>
      </w:r>
      <w:r w:rsidR="00FD144A" w:rsidRPr="00595344">
        <w:t xml:space="preserve">public and that I was happy to sign any necessary data-sharing agreement. However, in </w:t>
      </w:r>
      <w:r w:rsidR="00936104" w:rsidRPr="00595344">
        <w:t xml:space="preserve">three of these four cases, </w:t>
      </w:r>
      <w:r w:rsidR="00B02448" w:rsidRPr="00595344">
        <w:t xml:space="preserve">these initial </w:t>
      </w:r>
      <w:r w:rsidR="00FD144A" w:rsidRPr="00595344">
        <w:t xml:space="preserve">ethical </w:t>
      </w:r>
      <w:r w:rsidR="00E53A60" w:rsidRPr="00595344">
        <w:t xml:space="preserve">concerns </w:t>
      </w:r>
      <w:r w:rsidR="00FD144A" w:rsidRPr="00595344">
        <w:t xml:space="preserve">were </w:t>
      </w:r>
      <w:r w:rsidR="00E53A60" w:rsidRPr="00595344">
        <w:t xml:space="preserve">then </w:t>
      </w:r>
      <w:r w:rsidR="00FD144A" w:rsidRPr="00595344">
        <w:t>made redundant</w:t>
      </w:r>
      <w:r w:rsidR="00E53A60" w:rsidRPr="00595344">
        <w:t xml:space="preserve"> </w:t>
      </w:r>
      <w:ins w:id="138" w:author="Hussey, Ian (PSY)" w:date="2024-04-07T09:55:00Z">
        <w:r w:rsidR="00B20504" w:rsidRPr="00595344">
          <w:t xml:space="preserve">when either replied </w:t>
        </w:r>
        <w:r w:rsidR="00B20504">
          <w:t xml:space="preserve">the author replied </w:t>
        </w:r>
        <w:r w:rsidR="00B20504" w:rsidRPr="00595344">
          <w:t>that data was in fact lost</w:t>
        </w:r>
      </w:ins>
      <w:del w:id="139" w:author="Hussey, Ian (PSY)" w:date="2024-04-07T09:55:00Z">
        <w:r w:rsidR="00E53A60" w:rsidRPr="00595344" w:rsidDel="00B20504">
          <w:delText xml:space="preserve">when </w:delText>
        </w:r>
        <w:r w:rsidR="00FD144A" w:rsidRPr="00595344" w:rsidDel="00B20504">
          <w:delText xml:space="preserve">authors then </w:delText>
        </w:r>
        <w:r w:rsidR="00E53A60" w:rsidRPr="00595344" w:rsidDel="00B20504">
          <w:delText xml:space="preserve">either </w:delText>
        </w:r>
        <w:r w:rsidR="00FD144A" w:rsidRPr="00595344" w:rsidDel="00B20504">
          <w:delText>replied that data was in fact lost</w:delText>
        </w:r>
      </w:del>
      <w:r w:rsidR="00B02448" w:rsidRPr="00595344">
        <w:t>, or the author stopped replying</w:t>
      </w:r>
      <w:r w:rsidR="00FD144A" w:rsidRPr="00595344">
        <w:t>. This may represent a selective deployment of caution: much caution placed on the ethical requirement not to</w:t>
      </w:r>
      <w:r w:rsidR="00FD144A">
        <w:t xml:space="preserve">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A2A6C05" w14:textId="49048EF0" w:rsidR="004E249D" w:rsidRDefault="00000000" w:rsidP="004E249D">
      <w:r>
        <w:t xml:space="preserve">In </w:t>
      </w:r>
      <w:r w:rsidR="00F91452">
        <w:t>four</w:t>
      </w:r>
      <w:r>
        <w:t xml:space="preserve"> other cases</w:t>
      </w:r>
      <w:r w:rsidR="00F91452">
        <w:t>, I was able to appeal to a Research Data Manager at the authors' institutions and ask them to apply the university's data sharing policy. In one of these cases, the author had been non-responsive to my emails. In a second, the author replied to my emails but was ambiguous about sharing the data, and then stopped replying. In the two others, the authors replied to my emails but directed me to the Research Data Manager to work out the legalities and ethics of how data sharing could be accomplished. It is worth noting that, in all four of these cases, the authors had stated that data was available upon request, and both the journal and university policy required sharing, but apparently no actual mechanisms for data sharing had been put in place to accomplish this until my request. At the time of writing, eight months after the first emails were sent, negotiations with the Research Data Manager regarding the specifics of the data-sharing agreements are still ongoing</w:t>
      </w:r>
      <w:r>
        <w:t xml:space="preserve"> for three of these cases. The terms of these data-sharing agreements being debated set a remarkably high bar, such as the requirement the data-sharing agreement would need to be signed by the president of both of our respective universities (arguably not a scalable solution if data-sharing was to be as commonplace as funders and journals wish it to be), and the use of the data would </w:t>
      </w:r>
      <w:r>
        <w:lastRenderedPageBreak/>
        <w:t xml:space="preserve">be limited to reproducing exactly the same analyses reported in the original publications and no others (therefore no robustness tests could be examined, nor could the data be reused for other purposes). The fourth case is apparently unresolvable as, despite university policy to (a) retain data and (b) share it upon request, </w:t>
      </w:r>
      <w:del w:id="140" w:author="Hussey, Ian (PSY)" w:date="2024-04-03T16:55:00Z">
        <w:r w:rsidDel="00116D85">
          <w:delText xml:space="preserve">because the researcher has moved institutions </w:delText>
        </w:r>
      </w:del>
      <w:r>
        <w:t>the university has little power to enforce its own policies</w:t>
      </w:r>
      <w:ins w:id="141" w:author="Hussey, Ian (PSY)" w:date="2024-04-03T16:55:00Z">
        <w:r w:rsidR="00116D85">
          <w:t xml:space="preserve"> </w:t>
        </w:r>
      </w:ins>
      <w:ins w:id="142" w:author="Hussey, Ian (PSY)" w:date="2024-04-03T16:56:00Z">
        <w:r w:rsidR="00116D85">
          <w:t xml:space="preserve">once </w:t>
        </w:r>
      </w:ins>
      <w:ins w:id="143" w:author="Hussey, Ian (PSY)" w:date="2024-04-03T16:55:00Z">
        <w:r w:rsidR="00116D85">
          <w:t>researcher</w:t>
        </w:r>
      </w:ins>
      <w:ins w:id="144" w:author="Hussey, Ian (PSY)" w:date="2024-04-03T16:56:00Z">
        <w:r w:rsidR="00116D85">
          <w:t xml:space="preserve">s are no longer employed by that </w:t>
        </w:r>
      </w:ins>
      <w:ins w:id="145" w:author="Hussey, Ian (PSY)" w:date="2024-04-03T16:55:00Z">
        <w:r w:rsidR="00116D85">
          <w:t>institution</w:t>
        </w:r>
      </w:ins>
      <w:r>
        <w:t>.</w:t>
      </w:r>
    </w:p>
    <w:p w14:paraId="087ED6B5" w14:textId="77777777" w:rsidR="00891592" w:rsidRDefault="00000000"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D93E23">
        <w:instrText xml:space="preserve"> ADDIN ZOTERO_ITEM CSL_CITATION {"citationID":"nf08nU1y","properties":{"formattedCitation":"(Hussey, 2022)","plainCitation":"(Hussey, 2022)","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04FF9DE5" w14:textId="77777777" w:rsidR="00DC15B4" w:rsidRDefault="00000000" w:rsidP="00DC15B4">
      <w:r>
        <w:rPr>
          <w:b/>
          <w:bCs/>
        </w:rPr>
        <w:t>Non-adherence to</w:t>
      </w:r>
      <w:r w:rsidR="00EA6A38">
        <w:rPr>
          <w:b/>
          <w:bCs/>
        </w:rPr>
        <w:t xml:space="preserve"> </w:t>
      </w:r>
      <w:r>
        <w:rPr>
          <w:b/>
          <w:bCs/>
        </w:rPr>
        <w:t>journal data-sharing policies</w:t>
      </w:r>
      <w:r w:rsidR="00EA6A38">
        <w:rPr>
          <w:b/>
          <w:bCs/>
        </w:rPr>
        <w:t>, i</w:t>
      </w:r>
      <w:r w:rsidR="00F50BDE" w:rsidRPr="00F50BDE">
        <w:rPr>
          <w:b/>
          <w:bCs/>
        </w:rPr>
        <w:t>nstitutional data</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sharing policies, </w:t>
      </w:r>
      <w:r w:rsidR="005144DE">
        <w:t>institutions</w:t>
      </w:r>
      <w:r w:rsidR="008D6CD3">
        <w:t>,</w:t>
      </w:r>
      <w:r w:rsidR="002A53D3">
        <w:t xml:space="preserve"> and funding bodies increasingly also assert their own Research Data Management policies regarding the retention, storage, and access to data by </w:t>
      </w:r>
      <w:r w:rsidR="002A53D3" w:rsidRPr="000902E0">
        <w:t xml:space="preserve">those seeking to verify results. </w:t>
      </w:r>
      <w:r w:rsidR="000E5A58" w:rsidRPr="000902E0">
        <w:t xml:space="preserve">In addition to non-adherence to journal Data Availability Statements, </w:t>
      </w:r>
      <w:r w:rsidR="000902E0" w:rsidRPr="000902E0">
        <w:t xml:space="preserve">at least seven </w:t>
      </w:r>
      <w:r w:rsidR="000E5A58" w:rsidRPr="000902E0">
        <w:t xml:space="preserve">researchers were observed violating their institutions’ research data management policies. </w:t>
      </w:r>
      <w:r w:rsidR="000902E0" w:rsidRPr="000902E0">
        <w:t xml:space="preserve">This is a lower bound of the occurrence of this: no exhaustive search of institutions' data retention and sharing policies was conducted, and only the policies of institutes with a larger number of authors or IRAP publications were inspected. </w:t>
      </w:r>
      <w:r w:rsidR="00C7485F" w:rsidRPr="000902E0">
        <w:t>One</w:t>
      </w:r>
      <w:r w:rsidR="000E5A58" w:rsidRPr="000902E0">
        <w:t xml:space="preserve"> author</w:t>
      </w:r>
      <w:r w:rsidR="00C7485F" w:rsidRPr="000902E0">
        <w:t xml:space="preserve"> was </w:t>
      </w:r>
      <w:r w:rsidR="000902E0" w:rsidRPr="000902E0">
        <w:t xml:space="preserve">also </w:t>
      </w:r>
      <w:r w:rsidR="00C7485F" w:rsidRPr="000902E0">
        <w:t xml:space="preserve">observed to </w:t>
      </w:r>
      <w:r w:rsidR="000E5A58" w:rsidRPr="000902E0">
        <w:t xml:space="preserve">contradict their </w:t>
      </w:r>
      <w:r w:rsidR="00C7485F" w:rsidRPr="000902E0">
        <w:t xml:space="preserve">own </w:t>
      </w:r>
      <w:r w:rsidR="000E5A58" w:rsidRPr="000902E0">
        <w:t xml:space="preserve">recent public </w:t>
      </w:r>
      <w:r w:rsidR="00C7485F" w:rsidRPr="000902E0">
        <w:t xml:space="preserve">position </w:t>
      </w:r>
      <w:r w:rsidR="000E5A58" w:rsidRPr="000902E0">
        <w:t>about the importance of data sharing</w:t>
      </w:r>
      <w:r w:rsidR="00C7485F" w:rsidRPr="000902E0">
        <w:t xml:space="preserve">: </w:t>
      </w:r>
      <w:r w:rsidR="000E5A58" w:rsidRPr="000902E0">
        <w:t>a co-author</w:t>
      </w:r>
      <w:r w:rsidR="000E5A58" w:rsidRPr="00B23B75">
        <w:t xml:space="preserve">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D93E23">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C7485F">
        <w:t xml:space="preserve">, </w:t>
      </w:r>
      <w:r w:rsidR="00C7485F" w:rsidRPr="00B23B75">
        <w:t>declined to share any data</w:t>
      </w:r>
      <w:r w:rsidR="00C7485F">
        <w:t>.</w:t>
      </w:r>
    </w:p>
    <w:p w14:paraId="5D59203F" w14:textId="77777777" w:rsidR="00DC15B4" w:rsidRPr="00680DB7" w:rsidRDefault="00000000" w:rsidP="00DC15B4">
      <w:r w:rsidRPr="0017756A">
        <w:t xml:space="preserve">Finally, there were instances of apparent inclusion of tokenistic </w:t>
      </w:r>
      <w:r w:rsidR="00A775D1" w:rsidRPr="0017756A">
        <w:t xml:space="preserve">or misleading </w:t>
      </w:r>
      <w:r w:rsidRPr="0017756A">
        <w:t xml:space="preserve">Data Availability Statements. </w:t>
      </w:r>
      <w:r w:rsidR="00B542F9" w:rsidRPr="0017756A">
        <w:t>One</w:t>
      </w:r>
      <w:r w:rsidRPr="0017756A">
        <w:t xml:space="preserve"> author</w:t>
      </w:r>
      <w:r w:rsidR="00B542F9" w:rsidRPr="0017756A">
        <w:t xml:space="preserve"> of several publications – who was listed as the </w:t>
      </w:r>
      <w:r w:rsidRPr="0017756A">
        <w:t>contact person in the Data Availability Statement</w:t>
      </w:r>
      <w:r w:rsidR="00B542F9" w:rsidRPr="0017756A">
        <w:t xml:space="preserve"> in one of them </w:t>
      </w:r>
      <w:r w:rsidR="00DE767B">
        <w:t>–</w:t>
      </w:r>
      <w:r w:rsidR="00B542F9" w:rsidRPr="0017756A">
        <w:t xml:space="preserve"> </w:t>
      </w:r>
      <w:r w:rsidRPr="0017756A">
        <w:t>when</w:t>
      </w:r>
      <w:r w:rsidR="00DE767B">
        <w:t xml:space="preserve"> </w:t>
      </w:r>
      <w:r w:rsidRPr="0017756A">
        <w:t xml:space="preserve">contacted stated </w:t>
      </w:r>
      <w:r w:rsidR="00B542F9" w:rsidRPr="0017756A">
        <w:t xml:space="preserve">that </w:t>
      </w:r>
      <w:r w:rsidRPr="0017756A">
        <w:t>not only did they not currently have access to the data but that they had never been in possession of it.</w:t>
      </w:r>
      <w:r>
        <w:t xml:space="preserve"> </w:t>
      </w:r>
      <w:r w:rsidR="008F6D1A">
        <w:t>Data that we have never possessed cannot be shared, and should not be promised to readers upon request.</w:t>
      </w:r>
    </w:p>
    <w:p w14:paraId="3F370AB8" w14:textId="77777777" w:rsidR="00224B98" w:rsidRPr="00130E67" w:rsidRDefault="00000000" w:rsidP="00130E67">
      <w:pPr>
        <w:pStyle w:val="Heading1"/>
      </w:pPr>
      <w:r w:rsidRPr="00130E67">
        <w:t>Discussion</w:t>
      </w:r>
    </w:p>
    <w:p w14:paraId="3DA31C05" w14:textId="77777777" w:rsidR="00B31D16" w:rsidRDefault="00000000" w:rsidP="006451AE">
      <w:r>
        <w:t xml:space="preserve">Results demonstrated </w:t>
      </w:r>
      <w:r w:rsidR="00F76155">
        <w:t xml:space="preserve">that the prevalence of </w:t>
      </w:r>
      <w:r w:rsidR="009C6C8E">
        <w:t xml:space="preserve">Data Availability Statements </w:t>
      </w:r>
      <w:r w:rsidR="00F76155">
        <w:t xml:space="preserve">in IRAP articles has risen from 0% in 2018 to 100% in 2022. This is encouraging and the journals should be applauded for embracing these </w:t>
      </w:r>
      <w:r w:rsidR="00F76155">
        <w:t>policies and investing in the administrative infrastructure to implement them.</w:t>
      </w:r>
      <w:r w:rsidR="006451AE">
        <w:t xml:space="preserve"> </w:t>
      </w:r>
    </w:p>
    <w:p w14:paraId="3576CA3A" w14:textId="1841C36B" w:rsidR="00876C18" w:rsidRPr="00845EF5" w:rsidRDefault="00000000" w:rsidP="00845EF5">
      <w:pPr>
        <w:rPr>
          <w:highlight w:val="yellow"/>
        </w:rPr>
      </w:pPr>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w:t>
      </w:r>
      <w:r w:rsidR="00B31D16">
        <w:t xml:space="preserve"> of </w:t>
      </w:r>
      <w:r w:rsidR="00FF151E" w:rsidRPr="002706BB">
        <w:t xml:space="preserve">52 articles). </w:t>
      </w:r>
      <w:r w:rsidR="00E50D1C">
        <w:t xml:space="preserve">Results were therefore very similar to those observed over 60 years ago by Wolins </w:t>
      </w:r>
      <w:r w:rsidR="00E50D1C" w:rsidRPr="00876C18">
        <w:fldChar w:fldCharType="begin"/>
      </w:r>
      <w:r w:rsidR="00E50D1C" w:rsidRPr="00876C18">
        <w:instrText xml:space="preserve"> ADDIN ZOTERO_ITEM CSL_CITATION {"citationID":"PQc2ptPa","properties":{"formattedCitation":"(1962: 24% of 37 articles)","plainCitation":"(1962: 24% of 37 articles)","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uffix":": 24% of 37 articles"}],"schema":"https://github.com/citation-style-language/schema/raw/master/csl-citation.json"} </w:instrText>
      </w:r>
      <w:r w:rsidR="00E50D1C" w:rsidRPr="00876C18">
        <w:fldChar w:fldCharType="separate"/>
      </w:r>
      <w:r w:rsidR="00E50D1C" w:rsidRPr="00876C18">
        <w:rPr>
          <w:noProof/>
        </w:rPr>
        <w:t>(1962: 24% of 37 articles)</w:t>
      </w:r>
      <w:r w:rsidR="00E50D1C" w:rsidRPr="00876C18">
        <w:fldChar w:fldCharType="end"/>
      </w:r>
      <w:r w:rsidRPr="00876C18">
        <w:t xml:space="preserve">. Hamilton et al.’s </w:t>
      </w:r>
      <w:r w:rsidRPr="00876C18">
        <w:fldChar w:fldCharType="begin"/>
      </w:r>
      <w:r w:rsidR="00513EAD">
        <w:instrText xml:space="preserve"> ADDIN ZOTERO_ITEM CSL_CITATION {"citationID":"6W8gz7hV","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876C18">
        <w:fldChar w:fldCharType="separate"/>
      </w:r>
      <w:r w:rsidRPr="00876C18">
        <w:rPr>
          <w:noProof/>
        </w:rPr>
        <w:t>(2023)</w:t>
      </w:r>
      <w:r w:rsidRPr="00876C18">
        <w:fldChar w:fldCharType="end"/>
      </w:r>
      <w:r w:rsidRPr="00876C18">
        <w:t xml:space="preserve"> systematic review of studies of the</w:t>
      </w:r>
      <w:r>
        <w:t xml:space="preserve"> rate of data sharing upon request observed rates between 0 and 37%</w:t>
      </w:r>
      <w:r w:rsidR="0094075C">
        <w:t xml:space="preserve"> (no meta-analysis was possible</w:t>
      </w:r>
      <w:r w:rsidR="009B208F">
        <w:t xml:space="preserve"> due to methodological heterogeneity</w:t>
      </w:r>
      <w:r w:rsidR="0094075C">
        <w:t>).</w:t>
      </w:r>
      <w:r w:rsidR="00845EF5">
        <w:t xml:space="preserve"> </w:t>
      </w:r>
      <w:r w:rsidR="004474D8">
        <w:t>Worryingly, d</w:t>
      </w:r>
      <w:r w:rsidR="00FF151E" w:rsidRPr="002706BB">
        <w:t xml:space="preserve">ata sharing was </w:t>
      </w:r>
      <w:ins w:id="146" w:author="Hussey, Ian (PSY)" w:date="2024-04-03T16:43:00Z">
        <w:r w:rsidR="006A2A69">
          <w:t xml:space="preserve">no higher </w:t>
        </w:r>
      </w:ins>
      <w:del w:id="147" w:author="Hussey, Ian (PSY)" w:date="2024-04-03T16:43:00Z">
        <w:r w:rsidR="00E817F1" w:rsidRPr="002706BB" w:rsidDel="006A2A69">
          <w:delText>low</w:delText>
        </w:r>
        <w:r w:rsidR="004474D8" w:rsidDel="006A2A69">
          <w:delText>er</w:delText>
        </w:r>
        <w:r w:rsidR="00E817F1" w:rsidRPr="002706BB" w:rsidDel="006A2A69">
          <w:delText xml:space="preserve"> </w:delText>
        </w:r>
      </w:del>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w:t>
      </w:r>
      <w:r w:rsidR="008F71D5">
        <w:t xml:space="preserve">results did not suggest </w:t>
      </w:r>
      <w:r w:rsidR="0053063A">
        <w:t xml:space="preserve">that </w:t>
      </w:r>
      <w:r w:rsidR="009C6C8E">
        <w:t xml:space="preserve">Data Availability Statements </w:t>
      </w:r>
      <w:del w:id="148" w:author="Hussey, Ian (PSY)" w:date="2024-04-03T16:43:00Z">
        <w:r w:rsidR="0053063A" w:rsidDel="006A2A69">
          <w:delText xml:space="preserve">increase </w:delText>
        </w:r>
      </w:del>
      <w:ins w:id="149" w:author="Hussey, Ian (PSY)" w:date="2024-04-03T16:45:00Z">
        <w:r w:rsidR="006A2A69">
          <w:t>are</w:t>
        </w:r>
      </w:ins>
      <w:ins w:id="150" w:author="Hussey, Ian (PSY)" w:date="2024-04-03T16:43:00Z">
        <w:r w:rsidR="006A2A69">
          <w:t xml:space="preserve"> associated with higher </w:t>
        </w:r>
      </w:ins>
      <w:r w:rsidR="00E37516">
        <w:t xml:space="preserve">actual </w:t>
      </w:r>
      <w:r w:rsidR="0053063A">
        <w:t xml:space="preserve">data sharing. </w:t>
      </w:r>
    </w:p>
    <w:p w14:paraId="2938E7D1" w14:textId="77777777" w:rsidR="009D5923" w:rsidRPr="00FB1873" w:rsidRDefault="00000000" w:rsidP="009D5923">
      <w:pPr>
        <w:pStyle w:val="Heading2"/>
      </w:pPr>
      <w:r w:rsidRPr="00FB1873">
        <w:t>Limitations</w:t>
      </w:r>
    </w:p>
    <w:p w14:paraId="0722011D" w14:textId="4723D167" w:rsidR="007941D1" w:rsidRPr="00FB1873" w:rsidRDefault="00000000" w:rsidP="00FB1873">
      <w:r w:rsidRPr="0054291E">
        <w:rPr>
          <w:b/>
          <w:bCs/>
        </w:rPr>
        <w:t>Generalisability.</w:t>
      </w:r>
      <w:r>
        <w:t xml:space="preserve"> </w:t>
      </w:r>
      <w:r w:rsidR="00FB1873" w:rsidRPr="00FB1873">
        <w:t>The top-line conclusions of all previous studies covered in Hamilton et al.</w:t>
      </w:r>
      <w:del w:id="151" w:author="Hussey, Ian (PSY)" w:date="2024-04-04T11:29:00Z">
        <w:r w:rsidR="00FB1873" w:rsidRPr="00FB1873" w:rsidDel="0051180A">
          <w:delText xml:space="preserve">'s </w:delText>
        </w:r>
      </w:del>
      <w:ins w:id="152" w:author="Hussey, Ian (PSY)" w:date="2024-04-04T11:29:00Z">
        <w:r w:rsidR="0051180A">
          <w:t>’</w:t>
        </w:r>
        <w:r w:rsidR="0051180A" w:rsidRPr="00FB1873">
          <w:t xml:space="preserve">s </w:t>
        </w:r>
      </w:ins>
      <w:r w:rsidR="00FB1873" w:rsidRPr="00FB1873">
        <w:fldChar w:fldCharType="begin"/>
      </w:r>
      <w:r w:rsidR="00FC5C6D">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review, and indeed the results of this study, are in close agreement: data sharing upon request occurs in the minority of cases. However, precise estimates of the rate of data sharing </w:t>
      </w:r>
      <w:ins w:id="153" w:author="Hussey, Ian (PSY)" w:date="2024-04-04T10:58:00Z">
        <w:r w:rsidR="00116D85">
          <w:t xml:space="preserve">are </w:t>
        </w:r>
      </w:ins>
      <w:r w:rsidR="00FB1873" w:rsidRPr="00FB1873">
        <w:t xml:space="preserve">as yet unknown. The generalisability of the current estimate of data sharing upon request to other areas of psychology, or indeed other areas of science, is unknown at this time. The recent systematic review of the rate of data sharing upon request by Hamilton et al. </w:t>
      </w:r>
      <w:r w:rsidR="00FB1873" w:rsidRPr="00FB1873">
        <w:fldChar w:fldCharType="begin"/>
      </w:r>
      <w:r w:rsidR="00FC5C6D">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noted that no meta-analysis of the rate of sharing across studies was possible due to methodological differences between the component studies, such as differences in journal policies between fields and differences in how old the publications were. </w:t>
      </w:r>
      <w:r w:rsidR="004B4CB8">
        <w:t xml:space="preserve">The estimate provided by this </w:t>
      </w:r>
      <w:r w:rsidR="004B0F18">
        <w:t xml:space="preserve">study is perhaps more likely to correspond with (a) fields of similarly small size, (b) fields with comparable journal policies (e.g., requiring Data Availability Statements but not mandatory sharing at the time of publication), and (c) studies considering a similar timeframe (e.g., publications within the last 5 years). </w:t>
      </w:r>
    </w:p>
    <w:p w14:paraId="3E917440" w14:textId="10A5DD1B" w:rsidR="00FA4331" w:rsidRDefault="00000000" w:rsidP="00EF6571">
      <w:pPr>
        <w:rPr>
          <w:ins w:id="154" w:author="Hussey, Ian (PSY)" w:date="2024-04-04T12:13:00Z"/>
        </w:rPr>
      </w:pPr>
      <w:r>
        <w:rPr>
          <w:b/>
          <w:bCs/>
        </w:rPr>
        <w:t>The impact of p</w:t>
      </w:r>
      <w:r w:rsidR="0054291E" w:rsidRPr="002175FC">
        <w:rPr>
          <w:b/>
          <w:bCs/>
        </w:rPr>
        <w:t>ersonal acquaintance</w:t>
      </w:r>
      <w:r>
        <w:rPr>
          <w:b/>
          <w:bCs/>
        </w:rPr>
        <w:t xml:space="preserve"> on sharing</w:t>
      </w:r>
      <w:r w:rsidR="0054291E" w:rsidRPr="002175FC">
        <w:rPr>
          <w:b/>
          <w:bCs/>
        </w:rPr>
        <w:t>.</w:t>
      </w:r>
      <w:r w:rsidR="0054291E" w:rsidRPr="002175FC">
        <w:t xml:space="preserve"> </w:t>
      </w:r>
      <w:r w:rsidR="0009338E" w:rsidRPr="002175FC">
        <w:t xml:space="preserve">The fact that </w:t>
      </w:r>
      <w:r w:rsidR="007941D1" w:rsidRPr="002175FC">
        <w:t xml:space="preserve">I </w:t>
      </w:r>
      <w:r w:rsidR="001C5CDC" w:rsidRPr="002175FC">
        <w:t xml:space="preserve">was personally acquainted with </w:t>
      </w:r>
      <w:r w:rsidR="007941D1" w:rsidRPr="002175FC">
        <w:t>many of the researchers contacted</w:t>
      </w:r>
      <w:r w:rsidR="0009338E" w:rsidRPr="002175FC">
        <w:t xml:space="preserve"> </w:t>
      </w:r>
      <w:r w:rsidR="001C5CDC" w:rsidRPr="002175FC">
        <w:t>may</w:t>
      </w:r>
      <w:r w:rsidR="0009338E" w:rsidRPr="002175FC">
        <w:t xml:space="preserve"> </w:t>
      </w:r>
      <w:r w:rsidR="007941D1" w:rsidRPr="002175FC">
        <w:t xml:space="preserve">have influenced </w:t>
      </w:r>
      <w:r w:rsidR="001C5CDC" w:rsidRPr="002175FC">
        <w:t xml:space="preserve">the rate of data sharing </w:t>
      </w:r>
      <w:r w:rsidR="0009338E" w:rsidRPr="002175FC">
        <w:t>in some way</w:t>
      </w:r>
      <w:r w:rsidR="007941D1" w:rsidRPr="002175FC">
        <w:t xml:space="preserve">. I have </w:t>
      </w:r>
      <w:r w:rsidR="001C5CDC" w:rsidRPr="002175FC">
        <w:t>written</w:t>
      </w:r>
      <w:r w:rsidR="007941D1" w:rsidRPr="002175FC">
        <w:t xml:space="preserve"> critiques of IRAP research </w:t>
      </w:r>
      <w:r w:rsidR="001C5CDC" w:rsidRPr="002175FC">
        <w:t>in the past</w:t>
      </w:r>
      <w:r w:rsidR="007941D1" w:rsidRPr="002175FC">
        <w:t xml:space="preserve">, </w:t>
      </w:r>
      <w:r w:rsidR="001C5CDC" w:rsidRPr="002175FC">
        <w:t xml:space="preserve">and it is possible this could have made </w:t>
      </w:r>
      <w:r w:rsidR="007941D1" w:rsidRPr="002175FC">
        <w:t xml:space="preserve">some researchers more reticent to share. </w:t>
      </w:r>
      <w:r w:rsidR="001C5CDC" w:rsidRPr="002175FC">
        <w:t xml:space="preserve">On the other hand, </w:t>
      </w:r>
      <w:r w:rsidR="00754201" w:rsidRPr="002175FC">
        <w:t>the fact that I was acquainted with many of the authors prior to contacting them for their data</w:t>
      </w:r>
      <w:r w:rsidR="001C5CDC" w:rsidRPr="002175FC">
        <w:t xml:space="preserve"> may have lent a degree of ecological validity to the request: within </w:t>
      </w:r>
      <w:r w:rsidR="00754201" w:rsidRPr="002175FC">
        <w:t xml:space="preserve">many </w:t>
      </w:r>
      <w:r w:rsidR="001C5CDC" w:rsidRPr="002175FC">
        <w:t>small</w:t>
      </w:r>
      <w:r w:rsidR="00754201" w:rsidRPr="002175FC">
        <w:t xml:space="preserve">-to-medium-sized </w:t>
      </w:r>
      <w:r w:rsidR="001C5CDC" w:rsidRPr="002175FC">
        <w:t>field</w:t>
      </w:r>
      <w:r w:rsidR="00754201" w:rsidRPr="002175FC">
        <w:t>s</w:t>
      </w:r>
      <w:r w:rsidR="001C5CDC" w:rsidRPr="002175FC">
        <w:t xml:space="preserve"> data requests are likely to come from another researcher who is already known to you.</w:t>
      </w:r>
      <w:r w:rsidR="00EF6571" w:rsidRPr="002175FC">
        <w:t xml:space="preserve"> </w:t>
      </w:r>
      <w:r w:rsidR="00107543" w:rsidRPr="002175FC">
        <w:t xml:space="preserve">To the best of my knowledge, only one previous study has examined this question: </w:t>
      </w:r>
      <w:proofErr w:type="spellStart"/>
      <w:r w:rsidRPr="002175FC">
        <w:t>Tedersoo</w:t>
      </w:r>
      <w:proofErr w:type="spellEnd"/>
      <w:ins w:id="155" w:author="Hussey, Ian (PSY)" w:date="2024-04-03T16:45:00Z">
        <w:r w:rsidR="006A2A69">
          <w:t xml:space="preserve"> et al.</w:t>
        </w:r>
      </w:ins>
      <w:r w:rsidRPr="002175FC">
        <w:t xml:space="preserve"> </w:t>
      </w:r>
      <w:r w:rsidRPr="002175FC">
        <w:fldChar w:fldCharType="begin"/>
      </w:r>
      <w:r w:rsidRPr="002175FC">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2175FC">
        <w:fldChar w:fldCharType="separate"/>
      </w:r>
      <w:r w:rsidRPr="002175FC">
        <w:rPr>
          <w:noProof/>
        </w:rPr>
        <w:t>(2021)</w:t>
      </w:r>
      <w:r w:rsidRPr="002175FC">
        <w:fldChar w:fldCharType="end"/>
      </w:r>
      <w:r w:rsidRPr="002175FC">
        <w:t xml:space="preserve"> examined data sharing upon request and quantified whether they were acquainted with the authors prior to the data requests they sent</w:t>
      </w:r>
      <w:ins w:id="156" w:author="Hussey, Ian (PSY)" w:date="2024-04-03T16:45:00Z">
        <w:r w:rsidR="006A2A69">
          <w:t xml:space="preserve"> </w:t>
        </w:r>
      </w:ins>
      <w:ins w:id="157" w:author="Hussey, Ian (PSY)" w:date="2024-04-03T16:46:00Z">
        <w:r w:rsidR="006A2A69">
          <w:t>(i.e., ‘no contact’, ‘have met’, ‘have collaborated with’)</w:t>
        </w:r>
      </w:ins>
      <w:r w:rsidRPr="002175FC">
        <w:t>. An analysis of their open data suggest</w:t>
      </w:r>
      <w:r w:rsidR="00107543" w:rsidRPr="002175FC">
        <w:t>s</w:t>
      </w:r>
      <w:r w:rsidRPr="002175FC">
        <w:t xml:space="preserve"> that data sharing upon request </w:t>
      </w:r>
      <w:r w:rsidR="00107543" w:rsidRPr="002175FC">
        <w:t xml:space="preserve">in </w:t>
      </w:r>
      <w:r w:rsidR="00107543" w:rsidRPr="002175FC">
        <w:lastRenderedPageBreak/>
        <w:t xml:space="preserve">their sample </w:t>
      </w:r>
      <w:r w:rsidRPr="002175FC">
        <w:t xml:space="preserve">was </w:t>
      </w:r>
      <w:r w:rsidR="00107543" w:rsidRPr="002175FC">
        <w:t xml:space="preserve">slightly higher </w:t>
      </w:r>
      <w:r w:rsidRPr="002175FC">
        <w:t>among researchers already known to the authors (50% of 12 articles) than those who were not (40% of 272 studies</w:t>
      </w:r>
      <w:r w:rsidR="005B6478" w:rsidRPr="002175FC">
        <w:t>).</w:t>
      </w:r>
      <w:r w:rsidR="00107543" w:rsidRPr="002175FC">
        <w:t xml:space="preserve"> </w:t>
      </w:r>
    </w:p>
    <w:p w14:paraId="6745D912" w14:textId="072677DA" w:rsidR="007A16C8" w:rsidRPr="002175FC" w:rsidRDefault="007A16C8" w:rsidP="00E47844">
      <w:ins w:id="158" w:author="Hussey, Ian (PSY)" w:date="2024-04-04T12:13:00Z">
        <w:r>
          <w:rPr>
            <w:b/>
            <w:bCs/>
          </w:rPr>
          <w:t>The impact of the phrasing of a data sharing request on sharing</w:t>
        </w:r>
        <w:r w:rsidRPr="002175FC">
          <w:rPr>
            <w:b/>
            <w:bCs/>
          </w:rPr>
          <w:t>.</w:t>
        </w:r>
        <w:r w:rsidRPr="002175FC">
          <w:t xml:space="preserve"> </w:t>
        </w:r>
        <w:r w:rsidR="007F7069">
          <w:t>It is of course possible that the rate of d</w:t>
        </w:r>
      </w:ins>
      <w:ins w:id="159" w:author="Hussey, Ian (PSY)" w:date="2024-04-04T12:14:00Z">
        <w:r w:rsidR="007F7069">
          <w:t xml:space="preserve">ata sharing upon request may be moderated by the nature of that request, e.g., the phrasing used in the email. Authors may perceive </w:t>
        </w:r>
      </w:ins>
      <w:ins w:id="160" w:author="Hussey, Ian (PSY)" w:date="2024-04-04T12:15:00Z">
        <w:r w:rsidR="007F7069">
          <w:t xml:space="preserve">data sharing as a matter of interpersonal trust, and if they </w:t>
        </w:r>
        <w:r w:rsidR="002322D2">
          <w:t xml:space="preserve">perceive the request to be overreaching, impudent, or otherwise </w:t>
        </w:r>
      </w:ins>
      <w:ins w:id="161" w:author="Hussey, Ian (PSY)" w:date="2024-04-04T12:16:00Z">
        <w:r w:rsidR="002322D2">
          <w:t xml:space="preserve">distasteful they may be more likely to refuse, ignore or disengage from the request. </w:t>
        </w:r>
      </w:ins>
      <w:ins w:id="162" w:author="Hussey, Ian (PSY)" w:date="2024-04-04T12:17:00Z">
        <w:r w:rsidR="00AD4E70">
          <w:t>To the best of my knowledge, no work to date has experimentally manipulated the phrasing of data sharing requests</w:t>
        </w:r>
      </w:ins>
      <w:ins w:id="163" w:author="Hussey, Ian (PSY)" w:date="2024-04-04T12:18:00Z">
        <w:r w:rsidR="00AD4E70">
          <w:t xml:space="preserve"> in order to assess its impact on the efficacy of such requests</w:t>
        </w:r>
      </w:ins>
      <w:ins w:id="164" w:author="Hussey, Ian (PSY)" w:date="2024-04-04T12:17:00Z">
        <w:r w:rsidR="00AD4E70">
          <w:t>.</w:t>
        </w:r>
      </w:ins>
      <w:ins w:id="165" w:author="Hussey, Ian (PSY)" w:date="2024-04-04T12:18:00Z">
        <w:r w:rsidR="00AD4E70">
          <w:t xml:space="preserve"> Future research may wish to do this. However, </w:t>
        </w:r>
      </w:ins>
      <w:ins w:id="166" w:author="Hussey, Ian (PSY)" w:date="2024-04-04T12:19:00Z">
        <w:r w:rsidR="00AD4E70">
          <w:t>at the same time, we should be wary of</w:t>
        </w:r>
      </w:ins>
      <w:ins w:id="167" w:author="Hussey, Ian (PSY)" w:date="2024-04-04T12:20:00Z">
        <w:r w:rsidR="00AD4E70">
          <w:t xml:space="preserve"> making compliance with data sharing requests the responsibility of the requester rather than the authors, where those requests are a matter of compliance with professional standards, journa</w:t>
        </w:r>
      </w:ins>
      <w:ins w:id="168" w:author="Hussey, Ian (PSY)" w:date="2024-04-04T12:21:00Z">
        <w:r w:rsidR="00AD4E70">
          <w:t xml:space="preserve">l policy, institutional policy, funding body policy, and/or the authors own written prior commitment to do so. </w:t>
        </w:r>
      </w:ins>
      <w:ins w:id="169" w:author="Hussey, Ian (PSY)" w:date="2024-04-04T12:30:00Z">
        <w:r w:rsidR="0099567C">
          <w:t>Given that some</w:t>
        </w:r>
      </w:ins>
      <w:ins w:id="170" w:author="Hussey, Ian (PSY)" w:date="2024-04-04T12:25:00Z">
        <w:r w:rsidR="00772419">
          <w:t xml:space="preserve"> authors </w:t>
        </w:r>
      </w:ins>
      <w:ins w:id="171" w:author="Hussey, Ian (PSY)" w:date="2024-04-04T12:23:00Z">
        <w:r w:rsidR="00626427">
          <w:t xml:space="preserve">are </w:t>
        </w:r>
      </w:ins>
      <w:ins w:id="172" w:author="Hussey, Ian (PSY)" w:date="2024-04-04T12:25:00Z">
        <w:r w:rsidR="00772419">
          <w:t xml:space="preserve">simply </w:t>
        </w:r>
      </w:ins>
      <w:ins w:id="173" w:author="Hussey, Ian (PSY)" w:date="2024-04-04T12:23:00Z">
        <w:r w:rsidR="00626427">
          <w:t>disinclined to share their dat</w:t>
        </w:r>
      </w:ins>
      <w:ins w:id="174" w:author="Hussey, Ian (PSY)" w:date="2024-04-04T12:24:00Z">
        <w:r w:rsidR="00626427">
          <w:t>a despite</w:t>
        </w:r>
      </w:ins>
      <w:ins w:id="175" w:author="Hussey, Ian (PSY)" w:date="2024-04-07T09:56:00Z">
        <w:r w:rsidR="00E659C6">
          <w:t xml:space="preserve"> the</w:t>
        </w:r>
      </w:ins>
      <w:ins w:id="176" w:author="Hussey, Ian (PSY)" w:date="2024-04-04T12:24:00Z">
        <w:r w:rsidR="00626427">
          <w:t xml:space="preserve"> requirements to do so, it may be more effective </w:t>
        </w:r>
      </w:ins>
      <w:ins w:id="177" w:author="Hussey, Ian (PSY)" w:date="2024-04-04T12:25:00Z">
        <w:r w:rsidR="00772419">
          <w:t xml:space="preserve">for the field </w:t>
        </w:r>
      </w:ins>
      <w:ins w:id="178" w:author="Hussey, Ian (PSY)" w:date="2024-04-04T12:24:00Z">
        <w:r w:rsidR="00626427">
          <w:t xml:space="preserve">to </w:t>
        </w:r>
      </w:ins>
      <w:ins w:id="179" w:author="Hussey, Ian (PSY)" w:date="2024-04-04T12:25:00Z">
        <w:r w:rsidR="00772419">
          <w:t xml:space="preserve">attempt to </w:t>
        </w:r>
      </w:ins>
      <w:ins w:id="180" w:author="Hussey, Ian (PSY)" w:date="2024-04-04T12:24:00Z">
        <w:r w:rsidR="00626427">
          <w:t>enforce these</w:t>
        </w:r>
      </w:ins>
      <w:ins w:id="181" w:author="Hussey, Ian (PSY)" w:date="2024-04-04T12:30:00Z">
        <w:r w:rsidR="005C3471">
          <w:t xml:space="preserve"> existing</w:t>
        </w:r>
      </w:ins>
      <w:ins w:id="182" w:author="Hussey, Ian (PSY)" w:date="2024-04-04T12:24:00Z">
        <w:r w:rsidR="00626427">
          <w:t xml:space="preserve"> requirements rather than attempt </w:t>
        </w:r>
      </w:ins>
      <w:ins w:id="183" w:author="Hussey, Ian (PSY)" w:date="2024-04-04T12:26:00Z">
        <w:r w:rsidR="003130E7">
          <w:t>to solve the issue by finding the optimal way of phrasing the request</w:t>
        </w:r>
      </w:ins>
      <w:ins w:id="184" w:author="Hussey, Ian (PSY)" w:date="2024-04-04T12:25:00Z">
        <w:r w:rsidR="00626427">
          <w:t>.</w:t>
        </w:r>
      </w:ins>
      <w:ins w:id="185" w:author="Hussey, Ian (PSY)" w:date="2024-04-04T12:32:00Z">
        <w:r w:rsidR="008840A1">
          <w:t xml:space="preserve"> </w:t>
        </w:r>
      </w:ins>
    </w:p>
    <w:p w14:paraId="6D25965C" w14:textId="77777777" w:rsidR="007941D1" w:rsidRPr="00C87BED" w:rsidRDefault="00000000" w:rsidP="001C24DF">
      <w:pPr>
        <w:rPr>
          <w:highlight w:val="yellow"/>
        </w:rPr>
      </w:pPr>
      <w:r w:rsidRPr="002175FC">
        <w:rPr>
          <w:b/>
          <w:bCs/>
        </w:rPr>
        <w:t xml:space="preserve">Data </w:t>
      </w:r>
      <w:r w:rsidR="000C67E3" w:rsidRPr="002175FC">
        <w:rPr>
          <w:b/>
          <w:bCs/>
        </w:rPr>
        <w:t>u</w:t>
      </w:r>
      <w:r w:rsidRPr="002175FC">
        <w:rPr>
          <w:b/>
          <w:bCs/>
        </w:rPr>
        <w:t>sability</w:t>
      </w:r>
      <w:r w:rsidR="000C67E3" w:rsidRPr="002175FC">
        <w:rPr>
          <w:b/>
          <w:bCs/>
        </w:rPr>
        <w:t xml:space="preserve"> and computational </w:t>
      </w:r>
      <w:r w:rsidR="002175FC" w:rsidRPr="002175FC">
        <w:rPr>
          <w:b/>
          <w:bCs/>
        </w:rPr>
        <w:t>reproducibility</w:t>
      </w:r>
      <w:r w:rsidRPr="002175FC">
        <w:rPr>
          <w:b/>
          <w:bCs/>
        </w:rPr>
        <w:t>.</w:t>
      </w:r>
      <w:r w:rsidRPr="002175FC">
        <w:t xml:space="preserve"> </w:t>
      </w:r>
      <w:r w:rsidR="0054291E" w:rsidRPr="002175FC">
        <w:t>Of course, n</w:t>
      </w:r>
      <w:r w:rsidRPr="002175FC">
        <w:t xml:space="preserve">ot all shared data is </w:t>
      </w:r>
      <w:r w:rsidR="0054291E" w:rsidRPr="002175FC">
        <w:t>useful</w:t>
      </w:r>
      <w:r w:rsidR="00FC5C6D" w:rsidRPr="002175FC">
        <w:t xml:space="preserve">, and data sharing is not an end in itself. Data sharing merely (a) enables verifiability of published analyses, and (b) enables reuse for novel purposes. </w:t>
      </w:r>
      <w:r w:rsidR="002175FC" w:rsidRPr="002175FC">
        <w:t xml:space="preserve">Even when data is technically complete and shared, poor documentation (e.g., the absence of high-quality codebooks) can limit the degree to which it can be used for verification or novel purposes </w:t>
      </w:r>
      <w:r w:rsidR="002175FC" w:rsidRPr="002175FC">
        <w:fldChar w:fldCharType="begin"/>
      </w:r>
      <w:r w:rsidR="002175FC" w:rsidRPr="002175FC">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002175FC" w:rsidRPr="002175FC">
        <w:fldChar w:fldCharType="separate"/>
      </w:r>
      <w:r w:rsidR="002175FC" w:rsidRPr="002175FC">
        <w:rPr>
          <w:noProof/>
        </w:rPr>
        <w:t>(Horstmann et al., 2020)</w:t>
      </w:r>
      <w:r w:rsidR="002175FC" w:rsidRPr="002175FC">
        <w:fldChar w:fldCharType="end"/>
      </w:r>
      <w:r w:rsidR="002175FC" w:rsidRPr="002175FC">
        <w:t>.</w:t>
      </w:r>
      <w:r w:rsidR="001C24DF">
        <w:t xml:space="preserve"> </w:t>
      </w:r>
      <w:r w:rsidR="002175FC" w:rsidRPr="002175FC">
        <w:t>Separately, r</w:t>
      </w:r>
      <w:r w:rsidR="00FC5C6D" w:rsidRPr="002175FC">
        <w:t xml:space="preserve">ecent research has demonstrated that even when data and code are openly shared at the time of publication, the results of relatively few publications can be precisely reproduced </w:t>
      </w:r>
      <w:r w:rsidR="00FC5C6D" w:rsidRPr="002175FC">
        <w:fldChar w:fldCharType="begin"/>
      </w:r>
      <w:r w:rsidR="00FC5C6D" w:rsidRPr="002175FC">
        <w:instrText xml:space="preserve"> ADDIN ZOTERO_ITEM CSL_CITATION {"citationID":"DNQeGnJ1","properties":{"formattedCitation":"(e.g., only 1 of 12 articles: Cr\\uc0\\u252{}well et al., 2022)","plainCitation":"(e.g., only 1 of 12 articles: Crüwell et al., 2022)","noteIndex":0},"citationItems":[{"id":4978,"uris":["http://zotero.org/users/1687755/items/ZNDQMQAE"],"itemData":{"id":4978,"type":"report","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while all 14 articles provided at least some data and six provided analysis code, only one article was rated to be exactly reproducible, and three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genre":"preprint","language":"en","note":"DOI: 10.31234/osf.io/729qt","publisher":"PsyArXiv","source":"DOI.org (Crossref)","title":"What’s in a Badge? A Computational Reproducibility Investigation of the Open Data Badge Policy in one Issue of Psychological Science","title-short":"What’s in a Badge?","URL":"https://psyarxiv.com/729qt","author":[{"family":"Crüwell","given":"Sophia"},{"family":"Apthorp","given":"Deborah"},{"family":"Baker","given":"Bradley James"},{"family":"Colling","given":"Lincoln J"},{"family":"Elson","given":"Malte"},{"family":"Geiger","given":"Sandra Jeanette"},{"family":"Lobentanzer","given":"Sebastian"},{"family":"Monéger","given":"Jean"},{"family":"Patterson","given":"Alex"},{"family":"Schwarzkopf","given":"D. Samuel"},{"family":"Zaneva","given":"Mirela"},{"family":"Brown","given":"Nicholas John Laird"}],"accessed":{"date-parts":[["2022",10,13]]},"issued":{"date-parts":[["2022",4,1]]}},"label":"page","prefix":"e.g., only 1 of 12 articles: "}],"schema":"https://github.com/citation-style-language/schema/raw/master/csl-citation.json"} </w:instrText>
      </w:r>
      <w:r w:rsidR="00FC5C6D" w:rsidRPr="002175FC">
        <w:fldChar w:fldCharType="separate"/>
      </w:r>
      <w:r w:rsidR="00FC5C6D" w:rsidRPr="002175FC">
        <w:rPr>
          <w:lang w:val="en-GB"/>
        </w:rPr>
        <w:t>(e.g., only 1 of 12 articles: Crüwell et al., 2022)</w:t>
      </w:r>
      <w:r w:rsidR="00FC5C6D" w:rsidRPr="002175FC">
        <w:fldChar w:fldCharType="end"/>
      </w:r>
      <w:r w:rsidR="00FC5C6D" w:rsidRPr="002175FC">
        <w:t xml:space="preserve">. </w:t>
      </w:r>
      <w:r w:rsidR="000C67E3" w:rsidRPr="002175FC">
        <w:t>Additional research would be required to estimate the computational reproducibility of results reported in IRAP publications based on shared data.</w:t>
      </w:r>
      <w:r w:rsidR="001C24DF">
        <w:t xml:space="preserve"> </w:t>
      </w:r>
    </w:p>
    <w:p w14:paraId="560642D4" w14:textId="77777777" w:rsidR="009D5923" w:rsidRDefault="00000000" w:rsidP="009D5923">
      <w:pPr>
        <w:pStyle w:val="Heading2"/>
      </w:pPr>
      <w:r>
        <w:t>Implications</w:t>
      </w:r>
    </w:p>
    <w:p w14:paraId="493E9F26" w14:textId="77777777" w:rsidR="00224B98" w:rsidRDefault="00000000" w:rsidP="00F1010E">
      <w:r w:rsidRPr="002706BB">
        <w:t xml:space="preserve">While the overall rate </w:t>
      </w:r>
      <w:r w:rsidR="006165FA">
        <w:t xml:space="preserve">of data sharing </w:t>
      </w:r>
      <w:r w:rsidRPr="002706BB">
        <w:t>is disappointing, the non-adherenc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026C505F" w14:textId="4E14FACE" w:rsidR="00DB19AD" w:rsidRDefault="00000000"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w:t>
      </w:r>
      <w:r w:rsidR="005075C2">
        <w:t xml:space="preserve">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t xml:space="preserve">Nonetheless, there are now many resources which </w:t>
      </w:r>
      <w:ins w:id="186" w:author="Hussey, Ian (PSY)" w:date="2024-04-04T10:59:00Z">
        <w:r w:rsidR="00116D85">
          <w:t xml:space="preserve">provide </w:t>
        </w:r>
      </w:ins>
      <w:r>
        <w:t xml:space="preserve">practical guidance to researchers on how to </w:t>
      </w:r>
      <w:r w:rsidR="00D81CEE">
        <w:t xml:space="preserve">share </w:t>
      </w:r>
      <w:r>
        <w:t xml:space="preserve">data </w:t>
      </w:r>
      <w:r w:rsidR="00D81CEE">
        <w:t xml:space="preserve">more easily </w:t>
      </w:r>
      <w:r>
        <w:fldChar w:fldCharType="begin"/>
      </w:r>
      <w:r w:rsidR="00D93E23">
        <w:instrText xml:space="preserve"> ADDIN ZOTERO_ITEM CSL_CITATION {"citationID":"8OKako2L","properties":{"formattedCitation":"(Gilmore et al., 2018; Meyer, 2018)","plainCitation":"(Gilmore et al., 2018; Meyer, 2018)","noteIndex":0},"citationItems":[{"id":4246,"uris":["http://zotero.org/users/1687755/items/LPLNZDAF"],"itemData":{"id":4246,"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4245,"uris":["http://zotero.org/users/1687755/items/VR6XX6NS"],"itemData":{"id":4245,"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fldChar w:fldCharType="separate"/>
      </w:r>
      <w:r>
        <w:rPr>
          <w:noProof/>
        </w:rPr>
        <w:t>(Gilmore et al., 2018; Meyer, 2018)</w:t>
      </w:r>
      <w:r>
        <w:fldChar w:fldCharType="end"/>
      </w:r>
      <w:r>
        <w:t xml:space="preserve">. Research elsewhere </w:t>
      </w:r>
      <w:r w:rsidR="00643A4B">
        <w:t xml:space="preserve">has </w:t>
      </w:r>
      <w:r>
        <w:t>consider</w:t>
      </w:r>
      <w:r w:rsidR="00643A4B">
        <w:t>ed</w:t>
      </w:r>
      <w:r>
        <w:t xml:space="preserve"> other specific elements of the research process</w:t>
      </w:r>
      <w:r w:rsidR="00643A4B">
        <w:t xml:space="preserve"> that make data sharing easier</w:t>
      </w:r>
      <w:r>
        <w:t xml:space="preserve">, such as the content of consent forms in light of the EU’s GDPR data legislation </w:t>
      </w:r>
      <w:r>
        <w:fldChar w:fldCharType="begin"/>
      </w:r>
      <w:r w:rsidR="00D93E23">
        <w:instrText xml:space="preserve"> ADDIN ZOTERO_ITEM CSL_CITATION {"citationID":"UiBqsLI6","properties":{"formattedCitation":"(Hallinan et al., 2023)","plainCitation":"(Hallinan et al., 2023)","noteIndex":0},"citationItems":[{"id":5179,"uris":["http://zotero.org/users/1687755/items/Z495IUZ6"],"itemData":{"id":5179,"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fldChar w:fldCharType="separate"/>
      </w:r>
      <w:r>
        <w:rPr>
          <w:noProof/>
        </w:rPr>
        <w:t>(Hallinan et al., 2023)</w:t>
      </w:r>
      <w:r>
        <w:fldChar w:fldCharType="end"/>
      </w:r>
      <w:r w:rsidR="00ED4272">
        <w:t xml:space="preserve">, how-to guides on using data sharing platforms such as the Open Science Framework </w:t>
      </w:r>
      <w:r w:rsidR="00ED4272">
        <w:fldChar w:fldCharType="begin"/>
      </w:r>
      <w:r w:rsidR="00D93E23">
        <w:instrText xml:space="preserve"> ADDIN ZOTERO_ITEM CSL_CITATION {"citationID":"ehoYHja2","properties":{"formattedCitation":"(Soderberg, 2018)","plainCitation":"(Soderberg, 2018)","noteIndex":0},"citationItems":[{"id":5178,"uris":["http://zotero.org/users/1687755/items/2Q52VMK8"],"itemData":{"id":5178,"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t xml:space="preserve"> </w:t>
      </w:r>
      <w:r w:rsidR="00ED4272">
        <w:t xml:space="preserve">and tools to easily create data </w:t>
      </w:r>
      <w:r>
        <w:t xml:space="preserve">codebooks that allow others to interpret and use shared data </w:t>
      </w:r>
      <w:r>
        <w:fldChar w:fldCharType="begin"/>
      </w:r>
      <w:r w:rsidR="00D93E23">
        <w:instrText xml:space="preserve"> ADDIN ZOTERO_ITEM CSL_CITATION {"citationID":"tBy8d83F","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fldChar w:fldCharType="separate"/>
      </w:r>
      <w:r>
        <w:rPr>
          <w:noProof/>
        </w:rPr>
        <w:t>(Horstmann et al., 2020)</w:t>
      </w:r>
      <w:r>
        <w:fldChar w:fldCharType="end"/>
      </w:r>
      <w:r>
        <w:t>.</w:t>
      </w:r>
    </w:p>
    <w:p w14:paraId="1053FEA4" w14:textId="77777777" w:rsidR="00A03519" w:rsidDel="00116D85" w:rsidRDefault="00000000" w:rsidP="00766C45">
      <w:pPr>
        <w:rPr>
          <w:del w:id="187" w:author="Hussey, Ian (PSY)" w:date="2024-04-04T10:59:00Z"/>
        </w:rPr>
      </w:pPr>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B020DE">
        <w:t xml:space="preserve">Research Data Management and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D93E23">
        <w:instrText xml:space="preserve"> ADDIN ZOTERO_ITEM CSL_CITATION {"citationID":"uRZh6FT8","properties":{"formattedCitation":"(Tedersoo et al., 2021)","plainCitation":"(Tedersoo et al., 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D93E23">
        <w:instrText xml:space="preserve"> ADDIN ZOTERO_ITEM CSL_CITATION {"citationID":"LuI869fs","properties":{"formattedCitation":"(Villum, 2014)","plainCitation":"(Villum, 2014)","noteIndex":0},"citationItems":[{"id":5153,"uris":["http://zotero.org/users/1687755/items/T75ZXFR2"],"itemData":{"id":5153,"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t xml:space="preserve"> </w:t>
      </w:r>
    </w:p>
    <w:p w14:paraId="015CA0EB" w14:textId="77777777" w:rsidR="00EF5CE0" w:rsidRDefault="00EF5CE0" w:rsidP="00116D85"/>
    <w:p w14:paraId="5995F87D" w14:textId="24C40A67" w:rsidR="00EF5CE0" w:rsidRDefault="00000000" w:rsidP="00EF5CE0">
      <w:del w:id="188" w:author="Hussey, Ian (PSY)" w:date="2024-04-04T11:01:00Z">
        <w:r w:rsidDel="00116D85">
          <w:delText xml:space="preserve">One previous study examined the efficacy of </w:delText>
        </w:r>
      </w:del>
      <w:del w:id="189" w:author="Hussey, Ian (PSY)" w:date="2024-04-04T10:59:00Z">
        <w:r w:rsidDel="00116D85">
          <w:delText xml:space="preserve">changes in </w:delText>
        </w:r>
      </w:del>
      <w:del w:id="190" w:author="Hussey, Ian (PSY)" w:date="2024-04-04T11:01:00Z">
        <w:r w:rsidDel="00116D85">
          <w:delText>journal</w:delText>
        </w:r>
      </w:del>
      <w:del w:id="191" w:author="Hussey, Ian (PSY)" w:date="2024-04-04T11:00:00Z">
        <w:r w:rsidDel="00116D85">
          <w:delText xml:space="preserve"> policy </w:delText>
        </w:r>
      </w:del>
      <w:del w:id="192" w:author="Hussey, Ian (PSY)" w:date="2024-04-04T10:59:00Z">
        <w:r w:rsidDel="00116D85">
          <w:delText xml:space="preserve">to </w:delText>
        </w:r>
      </w:del>
      <w:del w:id="193" w:author="Hussey, Ian (PSY)" w:date="2024-04-04T11:00:00Z">
        <w:r w:rsidDel="00116D85">
          <w:delText>require open at the time of publication</w:delText>
        </w:r>
      </w:del>
      <w:del w:id="194" w:author="Hussey, Ian (PSY)" w:date="2024-04-04T11:01:00Z">
        <w:r w:rsidDel="00116D85">
          <w:delText xml:space="preserve">. </w:delText>
        </w:r>
      </w:del>
      <w:r>
        <w:t xml:space="preserve">Hardwicke et al. </w:t>
      </w:r>
      <w:r>
        <w:fldChar w:fldCharType="begin"/>
      </w:r>
      <w:r>
        <w:instrText xml:space="preserve"> ADDIN ZOTERO_ITEM CSL_CITATION {"citationID":"aqfapMns","properties":{"formattedCitation":"(2018)","plainCitation":"(2018)","noteIndex":0},"citationItems":[{"id":15603,"uris":["http://zotero.org/users/1687755/items/NNNM466Y"],"itemData":{"id":15603,"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8,15]]}},"label":"page","suppress-author":true}],"schema":"https://github.com/citation-style-language/schema/raw/master/csl-citation.json"} </w:instrText>
      </w:r>
      <w:r>
        <w:fldChar w:fldCharType="separate"/>
      </w:r>
      <w:r>
        <w:rPr>
          <w:noProof/>
        </w:rPr>
        <w:t>(2018)</w:t>
      </w:r>
      <w:r>
        <w:fldChar w:fldCharType="end"/>
      </w:r>
      <w:r>
        <w:t xml:space="preserve"> studied the impact of a change in policy at the journal Cognition from encouraging data sharing to mandating open data sharing at the time of publication on the actual rate of data sharing. In one sense, results were encouraging: sharing of open data alongside the publication rose from 22% (of 104 articles) to 62% (of 136 articles). In another </w:t>
      </w:r>
      <w:r>
        <w:lastRenderedPageBreak/>
        <w:t>sense, it is somewhat dismaying that even a journal requirement to make data available prior to publication – a policy that is in principle enforceable by the journal, which could withhold publication until the requirement is met – did not produce universal data sharing.</w:t>
      </w:r>
    </w:p>
    <w:p w14:paraId="696AB830" w14:textId="77777777" w:rsidR="001757C8" w:rsidRDefault="00000000"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D93E23">
        <w:instrText xml:space="preserve"> ADDIN ZOTERO_ITEM CSL_CITATION {"citationID":"LYPIQ0Es","properties":{"formattedCitation":"(e.g., Lear et al., 2023)","plainCitation":"(e.g.,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3E28FA81" w14:textId="77777777" w:rsidR="00FF439C" w:rsidRDefault="00000000" w:rsidP="00FF439C">
      <w:pPr>
        <w:pStyle w:val="Heading1"/>
      </w:pPr>
      <w:r>
        <w:t>Author notes</w:t>
      </w:r>
    </w:p>
    <w:p w14:paraId="451F0460" w14:textId="44CA6FAD" w:rsidR="00F93F2A" w:rsidRDefault="00000000" w:rsidP="00FF439C">
      <w:pPr>
        <w:ind w:firstLine="0"/>
      </w:pPr>
      <w:r w:rsidRPr="00085EAA">
        <w:rPr>
          <w:i/>
          <w:iCs/>
        </w:rPr>
        <w:t>Correspondence:</w:t>
      </w:r>
      <w:r>
        <w:t xml:space="preserve"> </w:t>
      </w:r>
      <w:r w:rsidR="00FF439C">
        <w:t xml:space="preserve">Ian Hussey, </w:t>
      </w:r>
      <w:r w:rsidR="00D77C19">
        <w:t>University of Bern</w:t>
      </w:r>
      <w:r w:rsidR="00FF439C">
        <w:t xml:space="preserve">, </w:t>
      </w:r>
      <w:r w:rsidR="00D77C19">
        <w:t xml:space="preserve">Switzerland </w:t>
      </w:r>
      <w:r w:rsidR="00FF439C">
        <w:t>(</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51F7A4BA" w14:textId="77777777" w:rsidR="00FF439C" w:rsidRDefault="00000000"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47742D9" w14:textId="77777777" w:rsidR="00F93F2A" w:rsidRPr="001F51FD" w:rsidRDefault="00000000" w:rsidP="00FF439C">
      <w:pPr>
        <w:ind w:firstLine="0"/>
      </w:pPr>
      <w:r w:rsidRPr="00F93F2A">
        <w:rPr>
          <w:i/>
          <w:iCs/>
        </w:rPr>
        <w:t>Author Contributions</w:t>
      </w:r>
      <w:r>
        <w:rPr>
          <w:i/>
          <w:iCs/>
        </w:rPr>
        <w:t xml:space="preserve">: </w:t>
      </w:r>
      <w:r w:rsidRPr="001F51FD">
        <w:t>IH was responsible for all aspects of this project.</w:t>
      </w:r>
    </w:p>
    <w:p w14:paraId="0E4C390E" w14:textId="77777777" w:rsidR="00D30FF3" w:rsidRDefault="00000000" w:rsidP="00F1010E">
      <w:pPr>
        <w:pStyle w:val="Heading1"/>
      </w:pPr>
      <w:r>
        <w:t>References</w:t>
      </w:r>
    </w:p>
    <w:p w14:paraId="286258E1" w14:textId="77777777" w:rsidR="00116D85" w:rsidRPr="00116D85" w:rsidRDefault="00000000" w:rsidP="00116D85">
      <w:pPr>
        <w:pStyle w:val="Bibliography"/>
      </w:pPr>
      <w:r>
        <w:fldChar w:fldCharType="begin"/>
      </w:r>
      <w:r w:rsidR="007248B4">
        <w:rPr>
          <w:lang w:val="en-US"/>
        </w:rPr>
        <w:instrText xml:space="preserve"> ADDIN ZOTERO_BIBL {"uncited":[],"omitted":[],"custom":[]} CSL_BIBLIOGRAPHY </w:instrText>
      </w:r>
      <w:r>
        <w:fldChar w:fldCharType="separate"/>
      </w:r>
      <w:r w:rsidR="00116D85" w:rsidRPr="00116D85">
        <w:t xml:space="preserve">American Psychological Association. (2016). </w:t>
      </w:r>
      <w:r w:rsidR="00116D85" w:rsidRPr="00116D85">
        <w:rPr>
          <w:i/>
          <w:iCs/>
        </w:rPr>
        <w:t>Ethical principles of psychologists and code of conduct</w:t>
      </w:r>
      <w:r w:rsidR="00116D85" w:rsidRPr="00116D85">
        <w:t>. APA. https://www.apa.org/ethics/code</w:t>
      </w:r>
    </w:p>
    <w:p w14:paraId="5FF86C34" w14:textId="77777777" w:rsidR="00116D85" w:rsidRPr="00116D85" w:rsidRDefault="00116D85" w:rsidP="00116D85">
      <w:pPr>
        <w:pStyle w:val="Bibliography"/>
      </w:pPr>
      <w:r w:rsidRPr="00116D85">
        <w:t xml:space="preserve">Crüwell, S., Apthorp, D., Baker, B. J., Colling, L. J., Elson, M., Geiger, S. J., Lobentanzer, S., Monéger, J., Patterson, A., Schwarzkopf, D. S., Zaneva, M., &amp; Brown, N. J. L. (2022). </w:t>
      </w:r>
      <w:r w:rsidRPr="00116D85">
        <w:rPr>
          <w:i/>
          <w:iCs/>
        </w:rPr>
        <w:t>What’s in a Badge? A Computational Reproducibility Investigation of the Open Data Badge Policy in one Issue of Psychological Science</w:t>
      </w:r>
      <w:r w:rsidRPr="00116D85">
        <w:t xml:space="preserve"> [Preprint]. PsyArXiv. https://doi.org/10.31234/osf.io/729qt</w:t>
      </w:r>
    </w:p>
    <w:p w14:paraId="585BF722" w14:textId="77777777" w:rsidR="00116D85" w:rsidRPr="00116D85" w:rsidRDefault="00116D85" w:rsidP="00116D85">
      <w:pPr>
        <w:pStyle w:val="Bibliography"/>
      </w:pPr>
      <w:r w:rsidRPr="00116D85">
        <w:t xml:space="preserve">Deutschen Gesellschaft für Psychologie. (2022). </w:t>
      </w:r>
      <w:r w:rsidRPr="00116D85">
        <w:rPr>
          <w:i/>
          <w:iCs/>
        </w:rPr>
        <w:t>Berufsethische Richtlinien</w:t>
      </w:r>
      <w:r w:rsidRPr="00116D85">
        <w:t>. https://www.dgps.de/die-dgps/aufgaben-und-ziele/berufsethische-richtlinien/</w:t>
      </w:r>
    </w:p>
    <w:p w14:paraId="5B24B0F0" w14:textId="77777777" w:rsidR="00116D85" w:rsidRPr="00116D85" w:rsidRDefault="00116D85" w:rsidP="00116D85">
      <w:pPr>
        <w:pStyle w:val="Bibliography"/>
      </w:pPr>
      <w:r w:rsidRPr="00116D85">
        <w:t xml:space="preserve">European Commission. (2023). </w:t>
      </w:r>
      <w:r w:rsidRPr="00116D85">
        <w:rPr>
          <w:i/>
          <w:iCs/>
        </w:rPr>
        <w:t>The EU’s open science policy</w:t>
      </w:r>
      <w:r w:rsidRPr="00116D85">
        <w:t>. https://research-and-innovation.ec.europa.eu/strategy/strategy-2020-2024/our-digital-future/open-science_en</w:t>
      </w:r>
    </w:p>
    <w:p w14:paraId="29A4BC02" w14:textId="77777777" w:rsidR="00116D85" w:rsidRPr="00116D85" w:rsidRDefault="00116D85" w:rsidP="00116D85">
      <w:pPr>
        <w:pStyle w:val="Bibliography"/>
      </w:pPr>
      <w:r w:rsidRPr="00116D85">
        <w:t xml:space="preserve">Evans, T. R. (2022). </w:t>
      </w:r>
      <w:r w:rsidRPr="00116D85">
        <w:rPr>
          <w:i/>
          <w:iCs/>
        </w:rPr>
        <w:t>Developments in Open Data Norms</w:t>
      </w:r>
      <w:r w:rsidRPr="00116D85">
        <w:t xml:space="preserve"> (1). </w:t>
      </w:r>
      <w:r w:rsidRPr="00116D85">
        <w:rPr>
          <w:i/>
          <w:iCs/>
        </w:rPr>
        <w:t>10</w:t>
      </w:r>
      <w:r w:rsidRPr="00116D85">
        <w:t>(1), Article 1. https://doi.org/10.5334/jopd.60</w:t>
      </w:r>
    </w:p>
    <w:p w14:paraId="2FCD63E2" w14:textId="77777777" w:rsidR="00116D85" w:rsidRPr="00116D85" w:rsidRDefault="00116D85" w:rsidP="00116D85">
      <w:pPr>
        <w:pStyle w:val="Bibliography"/>
      </w:pPr>
      <w:r w:rsidRPr="00116D85">
        <w:t xml:space="preserve">Frontiers. (2023). </w:t>
      </w:r>
      <w:r w:rsidRPr="00116D85">
        <w:rPr>
          <w:i/>
          <w:iCs/>
        </w:rPr>
        <w:t>Policies and publication ethics</w:t>
      </w:r>
      <w:r w:rsidRPr="00116D85">
        <w:t>. https://www.frontiersin.org/guidelines/policies-and-publication-ethics</w:t>
      </w:r>
    </w:p>
    <w:p w14:paraId="757D8FB1" w14:textId="77777777" w:rsidR="00116D85" w:rsidRPr="00116D85" w:rsidRDefault="00116D85" w:rsidP="00116D85">
      <w:pPr>
        <w:pStyle w:val="Bibliography"/>
      </w:pPr>
      <w:r w:rsidRPr="00116D85">
        <w:t xml:space="preserve">Gilmore, R. O., Kennedy, J. L., &amp; Adolph, K. E. (2018). Practical Solutions for Sharing Data and Materials From Psychological Research. </w:t>
      </w:r>
      <w:r w:rsidRPr="00116D85">
        <w:rPr>
          <w:i/>
          <w:iCs/>
        </w:rPr>
        <w:t>Advances in Methods and Practices in Psychological Science</w:t>
      </w:r>
      <w:r w:rsidRPr="00116D85">
        <w:t xml:space="preserve">, </w:t>
      </w:r>
      <w:r w:rsidRPr="00116D85">
        <w:rPr>
          <w:i/>
          <w:iCs/>
        </w:rPr>
        <w:t>1</w:t>
      </w:r>
      <w:r w:rsidRPr="00116D85">
        <w:t>(1), 121–130. https://doi.org/10.1177/2515245917746500</w:t>
      </w:r>
    </w:p>
    <w:p w14:paraId="6CFE7B26" w14:textId="77777777" w:rsidR="00116D85" w:rsidRPr="00116D85" w:rsidRDefault="00116D85" w:rsidP="00116D85">
      <w:pPr>
        <w:pStyle w:val="Bibliography"/>
      </w:pPr>
      <w:r w:rsidRPr="00116D85">
        <w:t xml:space="preserve">Google Trends. (2023). </w:t>
      </w:r>
      <w:r w:rsidRPr="00116D85">
        <w:rPr>
          <w:i/>
          <w:iCs/>
        </w:rPr>
        <w:t>Comparison of the relative frequency of usage of “data is” vs. “data are.”</w:t>
      </w:r>
      <w:r w:rsidRPr="00116D85">
        <w:t xml:space="preserve"> https://trends.google.com/trends/explore?date=today%205-y&amp;q=data%20is,data%20are&amp;hl=en-GB</w:t>
      </w:r>
    </w:p>
    <w:p w14:paraId="79C758C3" w14:textId="77777777" w:rsidR="00116D85" w:rsidRPr="00116D85" w:rsidRDefault="00116D85" w:rsidP="00116D85">
      <w:pPr>
        <w:pStyle w:val="Bibliography"/>
      </w:pPr>
      <w:r w:rsidRPr="00116D85">
        <w:t xml:space="preserve">Hallinan, D., Boehm, F., Külpmann, A., &amp; Elson, M. (2023). Information Provision for Informed Consent Procedures in Psychological Research Under the General Data Protection Regulation: A Practical Guide. </w:t>
      </w:r>
      <w:r w:rsidRPr="00116D85">
        <w:rPr>
          <w:i/>
          <w:iCs/>
        </w:rPr>
        <w:t>Advances in Methods and Practices in Psychological Science</w:t>
      </w:r>
      <w:r w:rsidRPr="00116D85">
        <w:t xml:space="preserve">, </w:t>
      </w:r>
      <w:r w:rsidRPr="00116D85">
        <w:rPr>
          <w:i/>
          <w:iCs/>
        </w:rPr>
        <w:t>6</w:t>
      </w:r>
      <w:r w:rsidRPr="00116D85">
        <w:t>(1), 25152459231151944. https://doi.org/10.1177/25152459231151944</w:t>
      </w:r>
    </w:p>
    <w:p w14:paraId="6FA529B2" w14:textId="77777777" w:rsidR="00116D85" w:rsidRPr="00116D85" w:rsidRDefault="00116D85" w:rsidP="00116D85">
      <w:pPr>
        <w:pStyle w:val="Bibliography"/>
      </w:pPr>
      <w:r w:rsidRPr="00116D85">
        <w:t xml:space="preserve">Hamilton, D. G., Hong, K., Fraser, H., Rowhani-Farid, A., Fidler, F., &amp; Page, M. J. (2023). Prevalence and predictors of data and code sharing in the medical and health sciences: Systematic review with meta-analysis of individual participant data. </w:t>
      </w:r>
      <w:r w:rsidRPr="00116D85">
        <w:rPr>
          <w:i/>
          <w:iCs/>
        </w:rPr>
        <w:t>BMJ</w:t>
      </w:r>
      <w:r w:rsidRPr="00116D85">
        <w:t xml:space="preserve">, </w:t>
      </w:r>
      <w:r w:rsidRPr="00116D85">
        <w:rPr>
          <w:i/>
          <w:iCs/>
        </w:rPr>
        <w:t>382</w:t>
      </w:r>
      <w:r w:rsidRPr="00116D85">
        <w:t>, e075767. https://doi.org/10.1136/bmj-2023-075767</w:t>
      </w:r>
    </w:p>
    <w:p w14:paraId="2E3D916B" w14:textId="77777777" w:rsidR="00116D85" w:rsidRPr="00116D85" w:rsidRDefault="00116D85" w:rsidP="00116D85">
      <w:pPr>
        <w:pStyle w:val="Bibliography"/>
      </w:pPr>
      <w:r w:rsidRPr="00116D85">
        <w:t xml:space="preserve">Hardwicke, T. E., Mathur, M. B., MacDonald, K., Nilsonne, G., Banks, G. C., Kidwell, M. C., Hofelich Mohr, A., Clayton, E., Yoon, E. J., Henry Tessler, M., Lenne, R. L., Altman, S., Long, B., &amp; Frank, M. C. (2018). Data availability, reusability, and analytic reproducibility: Evaluating the impact of a mandatory open data policy at the journal Cognition. </w:t>
      </w:r>
      <w:r w:rsidRPr="00116D85">
        <w:rPr>
          <w:i/>
          <w:iCs/>
        </w:rPr>
        <w:t>Royal Society Open Science</w:t>
      </w:r>
      <w:r w:rsidRPr="00116D85">
        <w:t xml:space="preserve">, </w:t>
      </w:r>
      <w:r w:rsidRPr="00116D85">
        <w:rPr>
          <w:i/>
          <w:iCs/>
        </w:rPr>
        <w:t>5</w:t>
      </w:r>
      <w:r w:rsidRPr="00116D85">
        <w:t>(8), 180448. https://doi.org/10.1098/rsos.180448</w:t>
      </w:r>
    </w:p>
    <w:p w14:paraId="0B00842D" w14:textId="77777777" w:rsidR="00116D85" w:rsidRPr="00116D85" w:rsidRDefault="00116D85" w:rsidP="00116D85">
      <w:pPr>
        <w:pStyle w:val="Bibliography"/>
      </w:pPr>
      <w:r w:rsidRPr="00116D85">
        <w:t xml:space="preserve">Horstmann, K. T., Arslan, R. C., &amp; Greiff, S. (2020). Generating Codebooks to Ensure the Independent Use of Research Data. </w:t>
      </w:r>
      <w:r w:rsidRPr="00116D85">
        <w:rPr>
          <w:i/>
          <w:iCs/>
        </w:rPr>
        <w:t>European Journal of Psychological Assessment</w:t>
      </w:r>
      <w:r w:rsidRPr="00116D85">
        <w:t xml:space="preserve">, </w:t>
      </w:r>
      <w:r w:rsidRPr="00116D85">
        <w:rPr>
          <w:i/>
          <w:iCs/>
        </w:rPr>
        <w:t>36</w:t>
      </w:r>
      <w:r w:rsidRPr="00116D85">
        <w:t>(5), 721–729. https://doi.org/10/ghmt9r</w:t>
      </w:r>
    </w:p>
    <w:p w14:paraId="2DDB5EB5" w14:textId="77777777" w:rsidR="00116D85" w:rsidRPr="00116D85" w:rsidRDefault="00116D85" w:rsidP="00116D85">
      <w:pPr>
        <w:pStyle w:val="Bibliography"/>
      </w:pPr>
      <w:r w:rsidRPr="00116D85">
        <w:t xml:space="preserve">Hussey, I. (2022). Reply to Barnes-Holmes &amp; Harte (2022) “The IRAP as a Measure of Implicit Cognition: A Case of Frankenstein’s Monster.” </w:t>
      </w:r>
      <w:r w:rsidRPr="00116D85">
        <w:rPr>
          <w:i/>
          <w:iCs/>
        </w:rPr>
        <w:t>PsyArXiv</w:t>
      </w:r>
      <w:r w:rsidRPr="00116D85">
        <w:t>. https://doi.org/10.31234/osf.io/qmg6s</w:t>
      </w:r>
    </w:p>
    <w:p w14:paraId="53CD0D9C" w14:textId="77777777" w:rsidR="00116D85" w:rsidRPr="00116D85" w:rsidRDefault="00116D85" w:rsidP="00116D85">
      <w:pPr>
        <w:pStyle w:val="Bibliography"/>
      </w:pPr>
      <w:r w:rsidRPr="00116D85">
        <w:t xml:space="preserve">Hussey, I. (2023). A systematic review of null hypothesis significance testing, sample sizes, and statistical power in research using the Implicit Relational Assessment Procedure. </w:t>
      </w:r>
      <w:r w:rsidRPr="00116D85">
        <w:rPr>
          <w:i/>
          <w:iCs/>
        </w:rPr>
        <w:t>Journal of Contextual Behavioral Science</w:t>
      </w:r>
      <w:r w:rsidRPr="00116D85">
        <w:t xml:space="preserve">, </w:t>
      </w:r>
      <w:r w:rsidRPr="00116D85">
        <w:rPr>
          <w:i/>
          <w:iCs/>
        </w:rPr>
        <w:t>29</w:t>
      </w:r>
      <w:r w:rsidRPr="00116D85">
        <w:t>, 86–97. https://doi.org/10.1016/j.jcbs.2023.06.008</w:t>
      </w:r>
    </w:p>
    <w:p w14:paraId="7C8FFAED" w14:textId="77777777" w:rsidR="00116D85" w:rsidRPr="00116D85" w:rsidRDefault="00116D85" w:rsidP="00116D85">
      <w:pPr>
        <w:pStyle w:val="Bibliography"/>
      </w:pPr>
      <w:r w:rsidRPr="00116D85">
        <w:t xml:space="preserve">Hussey, I., &amp; Drake, C. E. (2020). The Implicit Relational Assessment Procedure demonstrates </w:t>
      </w:r>
      <w:r w:rsidRPr="00116D85">
        <w:lastRenderedPageBreak/>
        <w:t xml:space="preserve">poor internal consistency and test-retest reliability: A meta-analysis. </w:t>
      </w:r>
      <w:r w:rsidRPr="00116D85">
        <w:rPr>
          <w:i/>
          <w:iCs/>
        </w:rPr>
        <w:t>PsyArXiv</w:t>
      </w:r>
      <w:r w:rsidRPr="00116D85">
        <w:t>. https://doi.org/10.31234/osf.io/ge3k7</w:t>
      </w:r>
    </w:p>
    <w:p w14:paraId="3A9A4D76" w14:textId="77777777" w:rsidR="00116D85" w:rsidRPr="00116D85" w:rsidRDefault="00116D85" w:rsidP="00116D85">
      <w:pPr>
        <w:pStyle w:val="Bibliography"/>
      </w:pPr>
      <w:r w:rsidRPr="00116D85">
        <w:t xml:space="preserve">International Journal of Psychology and Psychological Therapy. (2023). </w:t>
      </w:r>
      <w:r w:rsidRPr="00116D85">
        <w:rPr>
          <w:i/>
          <w:iCs/>
        </w:rPr>
        <w:t>Authors Guidelines</w:t>
      </w:r>
      <w:r w:rsidRPr="00116D85">
        <w:t>. https://www.ijpsy.com/normas.html</w:t>
      </w:r>
    </w:p>
    <w:p w14:paraId="4C9A68FB" w14:textId="77777777" w:rsidR="00116D85" w:rsidRPr="00116D85" w:rsidRDefault="00116D85" w:rsidP="00116D85">
      <w:pPr>
        <w:pStyle w:val="Bibliography"/>
      </w:pPr>
      <w:r w:rsidRPr="00116D85">
        <w:t xml:space="preserve">Journal of Contextual Behavioral Science. (2023). </w:t>
      </w:r>
      <w:r w:rsidRPr="00116D85">
        <w:rPr>
          <w:i/>
          <w:iCs/>
        </w:rPr>
        <w:t>Guide for Authors</w:t>
      </w:r>
      <w:r w:rsidRPr="00116D85">
        <w:t>. https://www.ijpsy.com/normas.html</w:t>
      </w:r>
    </w:p>
    <w:p w14:paraId="5ABA391A" w14:textId="77777777" w:rsidR="00116D85" w:rsidRPr="00116D85" w:rsidRDefault="00116D85" w:rsidP="00116D85">
      <w:pPr>
        <w:pStyle w:val="Bibliography"/>
      </w:pPr>
      <w:r w:rsidRPr="00116D85">
        <w:t xml:space="preserve">Lear, M. K., Spata, A., Tittler, M., Fishbein, J. N., Arch, J. J., &amp; Luoma, J. B. (2023). Transparency and reproducibility in the journal of contextual behavioral science: An audit study. </w:t>
      </w:r>
      <w:r w:rsidRPr="00116D85">
        <w:rPr>
          <w:i/>
          <w:iCs/>
        </w:rPr>
        <w:t>Journal of Contextual Behavioral Science</w:t>
      </w:r>
      <w:r w:rsidRPr="00116D85">
        <w:t xml:space="preserve">, </w:t>
      </w:r>
      <w:r w:rsidRPr="00116D85">
        <w:rPr>
          <w:i/>
          <w:iCs/>
        </w:rPr>
        <w:t>28</w:t>
      </w:r>
      <w:r w:rsidRPr="00116D85">
        <w:t>, 207–214. https://doi.org/10.1016/j.jcbs.2023.03.017</w:t>
      </w:r>
    </w:p>
    <w:p w14:paraId="352D8512" w14:textId="77777777" w:rsidR="00116D85" w:rsidRPr="00116D85" w:rsidRDefault="00116D85" w:rsidP="00116D85">
      <w:pPr>
        <w:pStyle w:val="Bibliography"/>
      </w:pPr>
      <w:r w:rsidRPr="00116D85">
        <w:t xml:space="preserve">Meyer, M. N. (2018). Practical Tips for Ethical Data Sharing. </w:t>
      </w:r>
      <w:r w:rsidRPr="00116D85">
        <w:rPr>
          <w:i/>
          <w:iCs/>
        </w:rPr>
        <w:t>Advances in Methods and Practices in Psychological Science</w:t>
      </w:r>
      <w:r w:rsidRPr="00116D85">
        <w:t xml:space="preserve">, </w:t>
      </w:r>
      <w:r w:rsidRPr="00116D85">
        <w:rPr>
          <w:i/>
          <w:iCs/>
        </w:rPr>
        <w:t>1</w:t>
      </w:r>
      <w:r w:rsidRPr="00116D85">
        <w:t>(1), 131–144. https://doi.org/10.1177/2515245917747656</w:t>
      </w:r>
    </w:p>
    <w:p w14:paraId="2E56C939" w14:textId="77777777" w:rsidR="00116D85" w:rsidRPr="00116D85" w:rsidRDefault="00116D85" w:rsidP="00116D85">
      <w:pPr>
        <w:pStyle w:val="Bibliography"/>
      </w:pPr>
      <w:r w:rsidRPr="00116D85">
        <w:t xml:space="preserve">Minocher, R., Atmaca, S., Bavero, C., McElreath, R., &amp; Beheim, B. (2021). Estimating the reproducibility of social learning research published between 1955 and 2018. </w:t>
      </w:r>
      <w:r w:rsidRPr="00116D85">
        <w:rPr>
          <w:i/>
          <w:iCs/>
        </w:rPr>
        <w:t>Royal Society Open Science</w:t>
      </w:r>
      <w:r w:rsidRPr="00116D85">
        <w:t xml:space="preserve">, </w:t>
      </w:r>
      <w:r w:rsidRPr="00116D85">
        <w:rPr>
          <w:i/>
          <w:iCs/>
        </w:rPr>
        <w:t>8</w:t>
      </w:r>
      <w:r w:rsidRPr="00116D85">
        <w:t>(9), 210450. https://doi.org/10.1098/rsos.210450</w:t>
      </w:r>
    </w:p>
    <w:p w14:paraId="527266B3" w14:textId="77777777" w:rsidR="00116D85" w:rsidRPr="00116D85" w:rsidRDefault="00116D85" w:rsidP="00116D85">
      <w:pPr>
        <w:pStyle w:val="Bibliography"/>
      </w:pPr>
      <w:r w:rsidRPr="00116D85">
        <w:t xml:space="preserve">Munafò, M. R., Nosek, B. A., Bishop, D. V. M., Button, K. S., Chambers, C. D., Percie du Sert, N., Simonsohn, U., Wagenmakers, E.-J., Ware, J. J., &amp; Ioannidis, J. P. A. (2017). A manifesto for reproducible science. </w:t>
      </w:r>
      <w:r w:rsidRPr="00116D85">
        <w:rPr>
          <w:i/>
          <w:iCs/>
        </w:rPr>
        <w:t>Nature Human Behaviour</w:t>
      </w:r>
      <w:r w:rsidRPr="00116D85">
        <w:t xml:space="preserve">, </w:t>
      </w:r>
      <w:r w:rsidRPr="00116D85">
        <w:rPr>
          <w:i/>
          <w:iCs/>
        </w:rPr>
        <w:t>1</w:t>
      </w:r>
      <w:r w:rsidRPr="00116D85">
        <w:t>(1), 0021. https://doi.org/10.1038/s41562-016-0021</w:t>
      </w:r>
    </w:p>
    <w:p w14:paraId="09DAB673" w14:textId="77777777" w:rsidR="00116D85" w:rsidRPr="00116D85" w:rsidRDefault="00116D85" w:rsidP="00116D85">
      <w:pPr>
        <w:pStyle w:val="Bibliography"/>
      </w:pPr>
      <w:r w:rsidRPr="00116D85">
        <w:t xml:space="preserve">Nunes, L. (2021). Data Sharing for Greater Scientific Transparency. </w:t>
      </w:r>
      <w:r w:rsidRPr="00116D85">
        <w:rPr>
          <w:i/>
          <w:iCs/>
        </w:rPr>
        <w:t>APS Observer</w:t>
      </w:r>
      <w:r w:rsidRPr="00116D85">
        <w:t xml:space="preserve">, </w:t>
      </w:r>
      <w:r w:rsidRPr="00116D85">
        <w:rPr>
          <w:i/>
          <w:iCs/>
        </w:rPr>
        <w:t>34</w:t>
      </w:r>
      <w:r w:rsidRPr="00116D85">
        <w:t>. https://www.psychologicalscience.org/observer/data-sharing-methods</w:t>
      </w:r>
    </w:p>
    <w:p w14:paraId="26960FF4" w14:textId="77777777" w:rsidR="00116D85" w:rsidRPr="00116D85" w:rsidRDefault="00116D85" w:rsidP="00116D85">
      <w:pPr>
        <w:pStyle w:val="Bibliography"/>
      </w:pPr>
      <w:r w:rsidRPr="00116D85">
        <w:t xml:space="preserve">Oates, J., Carpenter, D., Fisher, M., Goodson, S., Hannah, B., Kwiatkowski, R., Prutton, K., Reeves, D., &amp; Wainwright, T. (2021). </w:t>
      </w:r>
      <w:r w:rsidRPr="00116D85">
        <w:rPr>
          <w:i/>
          <w:iCs/>
        </w:rPr>
        <w:t>BPS Code of Human Research Ethics</w:t>
      </w:r>
      <w:r w:rsidRPr="00116D85">
        <w:t xml:space="preserve"> (p. bpsrep.2021.inf180). British Psychological Society. https://doi.org/10.53841/bpsrep.2021.inf180</w:t>
      </w:r>
    </w:p>
    <w:p w14:paraId="65EEC3A1" w14:textId="77777777" w:rsidR="00116D85" w:rsidRPr="00116D85" w:rsidRDefault="00116D85" w:rsidP="00116D85">
      <w:pPr>
        <w:pStyle w:val="Bibliography"/>
      </w:pPr>
      <w:r w:rsidRPr="00116D85">
        <w:t xml:space="preserve">Rogers, S. (2012, July 8). Data are or data is? </w:t>
      </w:r>
      <w:r w:rsidRPr="00116D85">
        <w:rPr>
          <w:i/>
          <w:iCs/>
        </w:rPr>
        <w:t>The Guardian</w:t>
      </w:r>
      <w:r w:rsidRPr="00116D85">
        <w:t>. https://www.theguardian.com/news/datablog/2010/jul/16/data-plural-singular</w:t>
      </w:r>
    </w:p>
    <w:p w14:paraId="13D3D5FA" w14:textId="77777777" w:rsidR="00116D85" w:rsidRPr="00116D85" w:rsidRDefault="00116D85" w:rsidP="00116D85">
      <w:pPr>
        <w:pStyle w:val="Bibliography"/>
      </w:pPr>
      <w:r w:rsidRPr="00116D85">
        <w:t xml:space="preserve">Soderberg, C. K. (2018). Using OSF to share data: A step-by-step guide. </w:t>
      </w:r>
      <w:r w:rsidRPr="00116D85">
        <w:rPr>
          <w:i/>
          <w:iCs/>
        </w:rPr>
        <w:t>Advances in Methods and Practices in Psychological Science</w:t>
      </w:r>
      <w:r w:rsidRPr="00116D85">
        <w:t xml:space="preserve">, </w:t>
      </w:r>
      <w:r w:rsidRPr="00116D85">
        <w:rPr>
          <w:i/>
          <w:iCs/>
        </w:rPr>
        <w:t>1</w:t>
      </w:r>
      <w:r w:rsidRPr="00116D85">
        <w:t>, 115–120. https://doi.org/10.1177/2515245918757689</w:t>
      </w:r>
    </w:p>
    <w:p w14:paraId="40C48D2B" w14:textId="77777777" w:rsidR="00116D85" w:rsidRPr="00116D85" w:rsidRDefault="00116D85" w:rsidP="00116D85">
      <w:pPr>
        <w:pStyle w:val="Bibliography"/>
      </w:pPr>
      <w:r w:rsidRPr="00116D85">
        <w:t xml:space="preserve">Task Force on the Strategies and Tactics of Contextual Behavioral Science Research. (2021). </w:t>
      </w:r>
      <w:r w:rsidRPr="00116D85">
        <w:rPr>
          <w:i/>
          <w:iCs/>
        </w:rPr>
        <w:t>Adoption of Open Science Recommendations | Association for Contextual Behavioral Science</w:t>
      </w:r>
      <w:r w:rsidRPr="00116D85">
        <w:t>. https://contextualscience.org/news/adoption_of_open_science_recommendations</w:t>
      </w:r>
    </w:p>
    <w:p w14:paraId="4F68910C" w14:textId="77777777" w:rsidR="00116D85" w:rsidRPr="00116D85" w:rsidRDefault="00116D85" w:rsidP="00116D85">
      <w:pPr>
        <w:pStyle w:val="Bibliography"/>
      </w:pPr>
      <w:r w:rsidRPr="00116D85">
        <w:t xml:space="preserve">Tedersoo, L., Küngas, R., Oras, E., Köster, K., Eenmaa, H., Leijen, Ä., Pedaste, M., Raju, M., </w:t>
      </w:r>
      <w:r w:rsidRPr="00116D85">
        <w:t xml:space="preserve">Astapova, A., Lukner, H., Kogermann, K., &amp; Sepp, T. (2021). Data sharing practices and data availability upon request differ across scientific disciplines. </w:t>
      </w:r>
      <w:r w:rsidRPr="00116D85">
        <w:rPr>
          <w:i/>
          <w:iCs/>
        </w:rPr>
        <w:t>Scientific Data</w:t>
      </w:r>
      <w:r w:rsidRPr="00116D85">
        <w:t xml:space="preserve">, </w:t>
      </w:r>
      <w:r w:rsidRPr="00116D85">
        <w:rPr>
          <w:i/>
          <w:iCs/>
        </w:rPr>
        <w:t>8</w:t>
      </w:r>
      <w:r w:rsidRPr="00116D85">
        <w:t>(1), Article 1. https://doi.org/10.1038/s41597-021-00981-0</w:t>
      </w:r>
    </w:p>
    <w:p w14:paraId="79915ECF" w14:textId="77777777" w:rsidR="00116D85" w:rsidRPr="00116D85" w:rsidRDefault="00116D85" w:rsidP="00116D85">
      <w:pPr>
        <w:pStyle w:val="Bibliography"/>
      </w:pPr>
      <w:r w:rsidRPr="00116D85">
        <w:t xml:space="preserve">The Psychological Record. (2023). </w:t>
      </w:r>
      <w:r w:rsidRPr="00116D85">
        <w:rPr>
          <w:i/>
          <w:iCs/>
        </w:rPr>
        <w:t>Instructions for Authors</w:t>
      </w:r>
      <w:r w:rsidRPr="00116D85">
        <w:t>. Springer. https://www.springer.com/journal/40732/submission-guidelines</w:t>
      </w:r>
    </w:p>
    <w:p w14:paraId="58EF2927" w14:textId="77777777" w:rsidR="00116D85" w:rsidRPr="00116D85" w:rsidRDefault="00116D85" w:rsidP="00116D85">
      <w:pPr>
        <w:pStyle w:val="Bibliography"/>
      </w:pPr>
      <w:r w:rsidRPr="00116D85">
        <w:t xml:space="preserve">Villum, C. (2014). </w:t>
      </w:r>
      <w:r w:rsidRPr="00116D85">
        <w:rPr>
          <w:i/>
          <w:iCs/>
        </w:rPr>
        <w:t>“Open-washing” – The difference between opening your data and simply making them available – Open Knowledge Foundation blog</w:t>
      </w:r>
      <w:r w:rsidRPr="00116D85">
        <w:t>. https://blog.okfn.org/2014/03/10/open-washing-the-difference-between-opening-your-data-and-simply-making-them-available/</w:t>
      </w:r>
    </w:p>
    <w:p w14:paraId="6A0AA40B" w14:textId="77777777" w:rsidR="00116D85" w:rsidRPr="00116D85" w:rsidRDefault="00116D85" w:rsidP="00116D85">
      <w:pPr>
        <w:pStyle w:val="Bibliography"/>
      </w:pPr>
      <w:r w:rsidRPr="00116D85">
        <w:t xml:space="preserve">Vines, T. H., Albert, A. Y. K., Andrew, R. L., Débarre, F., Bock, D. G., Franklin, M. T., Gilbert, K. J., Moore, J.-S., Renaut, S., &amp; Rennison, D. J. (2014). The Availability of Research Data Declines Rapidly with Article Age. </w:t>
      </w:r>
      <w:r w:rsidRPr="00116D85">
        <w:rPr>
          <w:i/>
          <w:iCs/>
        </w:rPr>
        <w:t>Current Biology</w:t>
      </w:r>
      <w:r w:rsidRPr="00116D85">
        <w:t xml:space="preserve">, </w:t>
      </w:r>
      <w:r w:rsidRPr="00116D85">
        <w:rPr>
          <w:i/>
          <w:iCs/>
        </w:rPr>
        <w:t>24</w:t>
      </w:r>
      <w:r w:rsidRPr="00116D85">
        <w:t>(1), 94–97. https://doi.org/10.1016/j.cub.2013.11.014</w:t>
      </w:r>
    </w:p>
    <w:p w14:paraId="354422E6" w14:textId="77777777" w:rsidR="00116D85" w:rsidRPr="00116D85" w:rsidRDefault="00116D85" w:rsidP="00116D85">
      <w:pPr>
        <w:pStyle w:val="Bibliography"/>
      </w:pPr>
      <w:r w:rsidRPr="00116D85">
        <w:t xml:space="preserve">Wicherts, J. M., Borsboom, D., Kats, J., &amp; Molenaar, D. (2006). The poor availability of psychological research data for reanalysis. </w:t>
      </w:r>
      <w:r w:rsidRPr="00116D85">
        <w:rPr>
          <w:i/>
          <w:iCs/>
        </w:rPr>
        <w:t>American Psychologist</w:t>
      </w:r>
      <w:r w:rsidRPr="00116D85">
        <w:t xml:space="preserve">, </w:t>
      </w:r>
      <w:r w:rsidRPr="00116D85">
        <w:rPr>
          <w:i/>
          <w:iCs/>
        </w:rPr>
        <w:t>61</w:t>
      </w:r>
      <w:r w:rsidRPr="00116D85">
        <w:t>(7), 726–728. https://doi.org/10.1037/0003-066X.61.7.726</w:t>
      </w:r>
    </w:p>
    <w:p w14:paraId="11FB906C" w14:textId="77777777" w:rsidR="00116D85" w:rsidRPr="00116D85" w:rsidRDefault="00116D85" w:rsidP="00116D85">
      <w:pPr>
        <w:pStyle w:val="Bibliography"/>
      </w:pPr>
      <w:r w:rsidRPr="00116D85">
        <w:t xml:space="preserve">Wolins, L. (1962). Responsibility for Raw Data. </w:t>
      </w:r>
      <w:r w:rsidRPr="00116D85">
        <w:rPr>
          <w:i/>
          <w:iCs/>
        </w:rPr>
        <w:t>American Psychologist</w:t>
      </w:r>
      <w:r w:rsidRPr="00116D85">
        <w:t xml:space="preserve">, </w:t>
      </w:r>
      <w:r w:rsidRPr="00116D85">
        <w:rPr>
          <w:i/>
          <w:iCs/>
        </w:rPr>
        <w:t>17</w:t>
      </w:r>
      <w:r w:rsidRPr="00116D85">
        <w:t>(9), 657–658. https://doi.org/10.1037/h0038819</w:t>
      </w:r>
    </w:p>
    <w:p w14:paraId="1E87BE8F" w14:textId="17562115" w:rsidR="00D72CB3" w:rsidRPr="00D72CB3" w:rsidRDefault="00000000" w:rsidP="00F1010E">
      <w:r>
        <w:fldChar w:fldCharType="end"/>
      </w:r>
    </w:p>
    <w:sectPr w:rsidR="00D72CB3" w:rsidRPr="00D72CB3" w:rsidSect="00D760DB">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975CE" w14:textId="77777777" w:rsidR="00D760DB" w:rsidRDefault="00D760DB">
      <w:r>
        <w:separator/>
      </w:r>
    </w:p>
  </w:endnote>
  <w:endnote w:type="continuationSeparator" w:id="0">
    <w:p w14:paraId="11E978C1" w14:textId="77777777" w:rsidR="00D760DB" w:rsidRDefault="00D76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3420EF9A" w14:textId="77777777" w:rsidR="00132E30" w:rsidRDefault="0000000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E94A4C2"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230C9C96" w14:textId="77777777" w:rsidR="00132E30" w:rsidRDefault="0000000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5DFDBB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57073" w14:textId="77777777" w:rsidR="00D760DB" w:rsidRDefault="00D760DB" w:rsidP="00132E30">
      <w:r>
        <w:separator/>
      </w:r>
    </w:p>
  </w:footnote>
  <w:footnote w:type="continuationSeparator" w:id="0">
    <w:p w14:paraId="6CF598C0" w14:textId="77777777" w:rsidR="00D760DB" w:rsidRDefault="00D760DB" w:rsidP="00132E30">
      <w:r>
        <w:continuationSeparator/>
      </w:r>
    </w:p>
  </w:footnote>
  <w:footnote w:id="1">
    <w:p w14:paraId="5919721B" w14:textId="77777777" w:rsidR="00A6739D" w:rsidRDefault="00000000"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D93E23">
        <w:instrText xml:space="preserve"> ADDIN ZOTERO_ITEM CSL_CITATION {"citationID":"uYUqKhrV","properties":{"formattedCitation":"(Google Trends, 2023)","plainCitation":"(Google Trends, 2023)","noteIndex":1},"citationItems":[{"id":5174,"uris":["http://zotero.org/users/1687755/items/KNHR4D3Z"],"itemData":{"id":5174,"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D93E23">
        <w:instrText xml:space="preserve"> ADDIN ZOTERO_ITEM CSL_CITATION {"citationID":"JBcx93j8","properties":{"formattedCitation":"(Rogers, 2012)","plainCitation":"(Rogers, 2012)","noteIndex":1},"citationItems":[{"id":5175,"uris":["http://zotero.org/users/1687755/items/ZNGUEHKD"],"itemData":{"id":5175,"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403B63A7" w14:textId="77777777" w:rsidR="00F76F01" w:rsidRDefault="00F76F01" w:rsidP="00B54C2E">
      <w:pPr>
        <w:pStyle w:val="footntes"/>
      </w:pPr>
    </w:p>
    <w:p w14:paraId="416AE272" w14:textId="77777777" w:rsidR="00F76F01" w:rsidRPr="00F76F01" w:rsidRDefault="00000000" w:rsidP="00B54C2E">
      <w:pPr>
        <w:pStyle w:val="footntes"/>
      </w:pPr>
      <w:r>
        <w:t xml:space="preserve">Note: </w:t>
      </w:r>
      <w:r w:rsidR="005E1ED1">
        <w:t>Preprint s</w:t>
      </w:r>
      <w:r w:rsidRPr="00F76F01">
        <w:t>ubmitted to </w:t>
      </w:r>
      <w:r w:rsidRPr="00F76F01">
        <w:rPr>
          <w:i/>
          <w:iCs/>
        </w:rPr>
        <w:t>Meta-Psychology</w:t>
      </w:r>
      <w:r w:rsidRPr="00F76F01">
        <w:t xml:space="preserve">. Participate in open peer review by sending an email to open.peer.reviewer@gmail.com. The full editorial process of all articles under review at Meta-Psychology can be found following this link: </w:t>
      </w:r>
      <w:hyperlink r:id="rId1" w:history="1">
        <w:r w:rsidRPr="00374A35">
          <w:rPr>
            <w:rStyle w:val="Hyperlink"/>
          </w:rPr>
          <w:t>https://tinyurl.com/mp-submissions</w:t>
        </w:r>
      </w:hyperlink>
      <w:r w:rsidRPr="00F76F01">
        <w:t>. You will find this preprint by searching for the first author's n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05E1912">
      <w:numFmt w:val="bullet"/>
      <w:lvlText w:val="-"/>
      <w:lvlJc w:val="left"/>
      <w:pPr>
        <w:ind w:left="720" w:hanging="360"/>
      </w:pPr>
      <w:rPr>
        <w:rFonts w:ascii="CMU Serif Roman" w:eastAsia="Times New Roman" w:hAnsi="CMU Serif Roman" w:cs="CMU Serif Roman" w:hint="default"/>
      </w:rPr>
    </w:lvl>
    <w:lvl w:ilvl="1" w:tplc="30E417E0" w:tentative="1">
      <w:start w:val="1"/>
      <w:numFmt w:val="bullet"/>
      <w:lvlText w:val="o"/>
      <w:lvlJc w:val="left"/>
      <w:pPr>
        <w:ind w:left="1440" w:hanging="360"/>
      </w:pPr>
      <w:rPr>
        <w:rFonts w:ascii="Courier New" w:hAnsi="Courier New" w:cs="Courier New" w:hint="default"/>
      </w:rPr>
    </w:lvl>
    <w:lvl w:ilvl="2" w:tplc="5178EEA4" w:tentative="1">
      <w:start w:val="1"/>
      <w:numFmt w:val="bullet"/>
      <w:lvlText w:val=""/>
      <w:lvlJc w:val="left"/>
      <w:pPr>
        <w:ind w:left="2160" w:hanging="360"/>
      </w:pPr>
      <w:rPr>
        <w:rFonts w:ascii="Wingdings" w:hAnsi="Wingdings" w:hint="default"/>
      </w:rPr>
    </w:lvl>
    <w:lvl w:ilvl="3" w:tplc="CBE0EDF4" w:tentative="1">
      <w:start w:val="1"/>
      <w:numFmt w:val="bullet"/>
      <w:lvlText w:val=""/>
      <w:lvlJc w:val="left"/>
      <w:pPr>
        <w:ind w:left="2880" w:hanging="360"/>
      </w:pPr>
      <w:rPr>
        <w:rFonts w:ascii="Symbol" w:hAnsi="Symbol" w:hint="default"/>
      </w:rPr>
    </w:lvl>
    <w:lvl w:ilvl="4" w:tplc="73588BC6" w:tentative="1">
      <w:start w:val="1"/>
      <w:numFmt w:val="bullet"/>
      <w:lvlText w:val="o"/>
      <w:lvlJc w:val="left"/>
      <w:pPr>
        <w:ind w:left="3600" w:hanging="360"/>
      </w:pPr>
      <w:rPr>
        <w:rFonts w:ascii="Courier New" w:hAnsi="Courier New" w:cs="Courier New" w:hint="default"/>
      </w:rPr>
    </w:lvl>
    <w:lvl w:ilvl="5" w:tplc="9132D56A" w:tentative="1">
      <w:start w:val="1"/>
      <w:numFmt w:val="bullet"/>
      <w:lvlText w:val=""/>
      <w:lvlJc w:val="left"/>
      <w:pPr>
        <w:ind w:left="4320" w:hanging="360"/>
      </w:pPr>
      <w:rPr>
        <w:rFonts w:ascii="Wingdings" w:hAnsi="Wingdings" w:hint="default"/>
      </w:rPr>
    </w:lvl>
    <w:lvl w:ilvl="6" w:tplc="E23CA51C" w:tentative="1">
      <w:start w:val="1"/>
      <w:numFmt w:val="bullet"/>
      <w:lvlText w:val=""/>
      <w:lvlJc w:val="left"/>
      <w:pPr>
        <w:ind w:left="5040" w:hanging="360"/>
      </w:pPr>
      <w:rPr>
        <w:rFonts w:ascii="Symbol" w:hAnsi="Symbol" w:hint="default"/>
      </w:rPr>
    </w:lvl>
    <w:lvl w:ilvl="7" w:tplc="A5BA81FE" w:tentative="1">
      <w:start w:val="1"/>
      <w:numFmt w:val="bullet"/>
      <w:lvlText w:val="o"/>
      <w:lvlJc w:val="left"/>
      <w:pPr>
        <w:ind w:left="5760" w:hanging="360"/>
      </w:pPr>
      <w:rPr>
        <w:rFonts w:ascii="Courier New" w:hAnsi="Courier New" w:cs="Courier New" w:hint="default"/>
      </w:rPr>
    </w:lvl>
    <w:lvl w:ilvl="8" w:tplc="5CCC6302"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4AD890B6">
      <w:start w:val="1"/>
      <w:numFmt w:val="decimal"/>
      <w:lvlText w:val="%1."/>
      <w:lvlJc w:val="left"/>
      <w:pPr>
        <w:ind w:left="1080" w:hanging="360"/>
      </w:pPr>
      <w:rPr>
        <w:rFonts w:hint="default"/>
      </w:rPr>
    </w:lvl>
    <w:lvl w:ilvl="1" w:tplc="34F8A056" w:tentative="1">
      <w:start w:val="1"/>
      <w:numFmt w:val="lowerLetter"/>
      <w:lvlText w:val="%2."/>
      <w:lvlJc w:val="left"/>
      <w:pPr>
        <w:ind w:left="1800" w:hanging="360"/>
      </w:pPr>
    </w:lvl>
    <w:lvl w:ilvl="2" w:tplc="6AD02F52" w:tentative="1">
      <w:start w:val="1"/>
      <w:numFmt w:val="lowerRoman"/>
      <w:lvlText w:val="%3."/>
      <w:lvlJc w:val="right"/>
      <w:pPr>
        <w:ind w:left="2520" w:hanging="180"/>
      </w:pPr>
    </w:lvl>
    <w:lvl w:ilvl="3" w:tplc="D8967F62" w:tentative="1">
      <w:start w:val="1"/>
      <w:numFmt w:val="decimal"/>
      <w:lvlText w:val="%4."/>
      <w:lvlJc w:val="left"/>
      <w:pPr>
        <w:ind w:left="3240" w:hanging="360"/>
      </w:pPr>
    </w:lvl>
    <w:lvl w:ilvl="4" w:tplc="468E1328" w:tentative="1">
      <w:start w:val="1"/>
      <w:numFmt w:val="lowerLetter"/>
      <w:lvlText w:val="%5."/>
      <w:lvlJc w:val="left"/>
      <w:pPr>
        <w:ind w:left="3960" w:hanging="360"/>
      </w:pPr>
    </w:lvl>
    <w:lvl w:ilvl="5" w:tplc="4386F718" w:tentative="1">
      <w:start w:val="1"/>
      <w:numFmt w:val="lowerRoman"/>
      <w:lvlText w:val="%6."/>
      <w:lvlJc w:val="right"/>
      <w:pPr>
        <w:ind w:left="4680" w:hanging="180"/>
      </w:pPr>
    </w:lvl>
    <w:lvl w:ilvl="6" w:tplc="D76CC354" w:tentative="1">
      <w:start w:val="1"/>
      <w:numFmt w:val="decimal"/>
      <w:lvlText w:val="%7."/>
      <w:lvlJc w:val="left"/>
      <w:pPr>
        <w:ind w:left="5400" w:hanging="360"/>
      </w:pPr>
    </w:lvl>
    <w:lvl w:ilvl="7" w:tplc="E092DD54" w:tentative="1">
      <w:start w:val="1"/>
      <w:numFmt w:val="lowerLetter"/>
      <w:lvlText w:val="%8."/>
      <w:lvlJc w:val="left"/>
      <w:pPr>
        <w:ind w:left="6120" w:hanging="360"/>
      </w:pPr>
    </w:lvl>
    <w:lvl w:ilvl="8" w:tplc="69E4EB70"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42F3"/>
    <w:rsid w:val="0000561F"/>
    <w:rsid w:val="00006635"/>
    <w:rsid w:val="00007310"/>
    <w:rsid w:val="0000762A"/>
    <w:rsid w:val="00010086"/>
    <w:rsid w:val="000103F7"/>
    <w:rsid w:val="000105AF"/>
    <w:rsid w:val="0001126A"/>
    <w:rsid w:val="000117D5"/>
    <w:rsid w:val="0001544C"/>
    <w:rsid w:val="00022377"/>
    <w:rsid w:val="00023E20"/>
    <w:rsid w:val="00026CD3"/>
    <w:rsid w:val="0003580B"/>
    <w:rsid w:val="00036072"/>
    <w:rsid w:val="000406E1"/>
    <w:rsid w:val="00041ADF"/>
    <w:rsid w:val="00041C77"/>
    <w:rsid w:val="00044078"/>
    <w:rsid w:val="00045E25"/>
    <w:rsid w:val="000464B3"/>
    <w:rsid w:val="0004798C"/>
    <w:rsid w:val="0005268D"/>
    <w:rsid w:val="00053969"/>
    <w:rsid w:val="0005404C"/>
    <w:rsid w:val="00055FBA"/>
    <w:rsid w:val="000606F8"/>
    <w:rsid w:val="00062150"/>
    <w:rsid w:val="00062593"/>
    <w:rsid w:val="00066D6E"/>
    <w:rsid w:val="00067B22"/>
    <w:rsid w:val="00070348"/>
    <w:rsid w:val="0007163B"/>
    <w:rsid w:val="00071F80"/>
    <w:rsid w:val="0007275E"/>
    <w:rsid w:val="00072954"/>
    <w:rsid w:val="00072A1C"/>
    <w:rsid w:val="00085EAA"/>
    <w:rsid w:val="000863F1"/>
    <w:rsid w:val="000879D7"/>
    <w:rsid w:val="000902E0"/>
    <w:rsid w:val="000921DF"/>
    <w:rsid w:val="0009338E"/>
    <w:rsid w:val="00094DD5"/>
    <w:rsid w:val="000A3AFA"/>
    <w:rsid w:val="000A62E0"/>
    <w:rsid w:val="000B03E8"/>
    <w:rsid w:val="000B1799"/>
    <w:rsid w:val="000B262B"/>
    <w:rsid w:val="000B5D8F"/>
    <w:rsid w:val="000B6F94"/>
    <w:rsid w:val="000C2AC0"/>
    <w:rsid w:val="000C31C8"/>
    <w:rsid w:val="000C36EA"/>
    <w:rsid w:val="000C3801"/>
    <w:rsid w:val="000C534F"/>
    <w:rsid w:val="000C67E3"/>
    <w:rsid w:val="000D2AF1"/>
    <w:rsid w:val="000D3791"/>
    <w:rsid w:val="000D4065"/>
    <w:rsid w:val="000E5A58"/>
    <w:rsid w:val="000E7322"/>
    <w:rsid w:val="000F3A2F"/>
    <w:rsid w:val="000F702E"/>
    <w:rsid w:val="000F7D99"/>
    <w:rsid w:val="000F7F9B"/>
    <w:rsid w:val="00102C72"/>
    <w:rsid w:val="0010728E"/>
    <w:rsid w:val="00107543"/>
    <w:rsid w:val="00107DB2"/>
    <w:rsid w:val="00107F64"/>
    <w:rsid w:val="0011093C"/>
    <w:rsid w:val="00111380"/>
    <w:rsid w:val="00114F99"/>
    <w:rsid w:val="00116D85"/>
    <w:rsid w:val="00120915"/>
    <w:rsid w:val="00126676"/>
    <w:rsid w:val="001303E4"/>
    <w:rsid w:val="001306AA"/>
    <w:rsid w:val="00130E67"/>
    <w:rsid w:val="0013108B"/>
    <w:rsid w:val="00132E30"/>
    <w:rsid w:val="001370F3"/>
    <w:rsid w:val="00146750"/>
    <w:rsid w:val="00146DBA"/>
    <w:rsid w:val="00147652"/>
    <w:rsid w:val="001477C6"/>
    <w:rsid w:val="00147A83"/>
    <w:rsid w:val="00147D33"/>
    <w:rsid w:val="00153BF0"/>
    <w:rsid w:val="00154D75"/>
    <w:rsid w:val="001553AD"/>
    <w:rsid w:val="001564B0"/>
    <w:rsid w:val="00156F2A"/>
    <w:rsid w:val="00157257"/>
    <w:rsid w:val="0016372D"/>
    <w:rsid w:val="00164FB2"/>
    <w:rsid w:val="001679C4"/>
    <w:rsid w:val="00170F84"/>
    <w:rsid w:val="001714FF"/>
    <w:rsid w:val="001740F3"/>
    <w:rsid w:val="001757C8"/>
    <w:rsid w:val="0017756A"/>
    <w:rsid w:val="00182B0E"/>
    <w:rsid w:val="00182FA6"/>
    <w:rsid w:val="001839B8"/>
    <w:rsid w:val="00185352"/>
    <w:rsid w:val="00185D15"/>
    <w:rsid w:val="001901EC"/>
    <w:rsid w:val="00196432"/>
    <w:rsid w:val="001A1947"/>
    <w:rsid w:val="001A1D84"/>
    <w:rsid w:val="001A3D1A"/>
    <w:rsid w:val="001A47D1"/>
    <w:rsid w:val="001A5E14"/>
    <w:rsid w:val="001A739A"/>
    <w:rsid w:val="001A7700"/>
    <w:rsid w:val="001A7F66"/>
    <w:rsid w:val="001B06BB"/>
    <w:rsid w:val="001B0BDA"/>
    <w:rsid w:val="001B2F99"/>
    <w:rsid w:val="001B4526"/>
    <w:rsid w:val="001B5E31"/>
    <w:rsid w:val="001B68A7"/>
    <w:rsid w:val="001C0685"/>
    <w:rsid w:val="001C1E7D"/>
    <w:rsid w:val="001C1FBA"/>
    <w:rsid w:val="001C23CF"/>
    <w:rsid w:val="001C24DF"/>
    <w:rsid w:val="001C33D6"/>
    <w:rsid w:val="001C4FB5"/>
    <w:rsid w:val="001C5CDC"/>
    <w:rsid w:val="001C6AE2"/>
    <w:rsid w:val="001D16F1"/>
    <w:rsid w:val="001D45BD"/>
    <w:rsid w:val="001D4888"/>
    <w:rsid w:val="001D5A20"/>
    <w:rsid w:val="001E08B6"/>
    <w:rsid w:val="001E3255"/>
    <w:rsid w:val="001E3D68"/>
    <w:rsid w:val="001F0977"/>
    <w:rsid w:val="001F2D67"/>
    <w:rsid w:val="001F51FD"/>
    <w:rsid w:val="001F735B"/>
    <w:rsid w:val="0020066C"/>
    <w:rsid w:val="00202A67"/>
    <w:rsid w:val="00204C26"/>
    <w:rsid w:val="00206225"/>
    <w:rsid w:val="00206A56"/>
    <w:rsid w:val="0021019C"/>
    <w:rsid w:val="00211C99"/>
    <w:rsid w:val="0021311A"/>
    <w:rsid w:val="002143D1"/>
    <w:rsid w:val="0021546F"/>
    <w:rsid w:val="002175FC"/>
    <w:rsid w:val="00222996"/>
    <w:rsid w:val="002232B8"/>
    <w:rsid w:val="00224B98"/>
    <w:rsid w:val="002319B7"/>
    <w:rsid w:val="0023200B"/>
    <w:rsid w:val="002322D2"/>
    <w:rsid w:val="00232964"/>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5B30"/>
    <w:rsid w:val="002878C8"/>
    <w:rsid w:val="00287D49"/>
    <w:rsid w:val="00290B1F"/>
    <w:rsid w:val="00292658"/>
    <w:rsid w:val="0029345D"/>
    <w:rsid w:val="0029360D"/>
    <w:rsid w:val="002938E2"/>
    <w:rsid w:val="002A202F"/>
    <w:rsid w:val="002A30C2"/>
    <w:rsid w:val="002A53D3"/>
    <w:rsid w:val="002A5F78"/>
    <w:rsid w:val="002A70B7"/>
    <w:rsid w:val="002B26BF"/>
    <w:rsid w:val="002B2BE7"/>
    <w:rsid w:val="002B3DEE"/>
    <w:rsid w:val="002B5117"/>
    <w:rsid w:val="002B65FB"/>
    <w:rsid w:val="002B6AEC"/>
    <w:rsid w:val="002B7B73"/>
    <w:rsid w:val="002C4934"/>
    <w:rsid w:val="002D05C7"/>
    <w:rsid w:val="002D0DBF"/>
    <w:rsid w:val="002D1ECD"/>
    <w:rsid w:val="002D20F0"/>
    <w:rsid w:val="002D2E8B"/>
    <w:rsid w:val="002D74B1"/>
    <w:rsid w:val="002E0AFC"/>
    <w:rsid w:val="002E11CA"/>
    <w:rsid w:val="002E1D56"/>
    <w:rsid w:val="002E32A4"/>
    <w:rsid w:val="002E6BBC"/>
    <w:rsid w:val="002F1E4E"/>
    <w:rsid w:val="002F2A68"/>
    <w:rsid w:val="002F3FC4"/>
    <w:rsid w:val="0030037C"/>
    <w:rsid w:val="0030074F"/>
    <w:rsid w:val="003026F2"/>
    <w:rsid w:val="00304F52"/>
    <w:rsid w:val="0030749B"/>
    <w:rsid w:val="0031045A"/>
    <w:rsid w:val="00310847"/>
    <w:rsid w:val="003109CC"/>
    <w:rsid w:val="003130E7"/>
    <w:rsid w:val="003136AA"/>
    <w:rsid w:val="00313F69"/>
    <w:rsid w:val="00314D1B"/>
    <w:rsid w:val="00320E8F"/>
    <w:rsid w:val="003334A3"/>
    <w:rsid w:val="00333E45"/>
    <w:rsid w:val="0033411E"/>
    <w:rsid w:val="003347DE"/>
    <w:rsid w:val="003409FD"/>
    <w:rsid w:val="00340B15"/>
    <w:rsid w:val="00341A15"/>
    <w:rsid w:val="003468BB"/>
    <w:rsid w:val="0035066B"/>
    <w:rsid w:val="003541CD"/>
    <w:rsid w:val="003555F4"/>
    <w:rsid w:val="003555FF"/>
    <w:rsid w:val="00355CAE"/>
    <w:rsid w:val="00357B69"/>
    <w:rsid w:val="00365893"/>
    <w:rsid w:val="003706D1"/>
    <w:rsid w:val="003711AA"/>
    <w:rsid w:val="003722DA"/>
    <w:rsid w:val="00372392"/>
    <w:rsid w:val="003733D2"/>
    <w:rsid w:val="0037444A"/>
    <w:rsid w:val="00374910"/>
    <w:rsid w:val="00374A35"/>
    <w:rsid w:val="0037519A"/>
    <w:rsid w:val="00375213"/>
    <w:rsid w:val="003766F3"/>
    <w:rsid w:val="00380BA2"/>
    <w:rsid w:val="0038118F"/>
    <w:rsid w:val="003824C4"/>
    <w:rsid w:val="00386C89"/>
    <w:rsid w:val="0039019F"/>
    <w:rsid w:val="003924F0"/>
    <w:rsid w:val="003931A0"/>
    <w:rsid w:val="00394E88"/>
    <w:rsid w:val="00397189"/>
    <w:rsid w:val="0039772A"/>
    <w:rsid w:val="003A3DF2"/>
    <w:rsid w:val="003A56D3"/>
    <w:rsid w:val="003A74E0"/>
    <w:rsid w:val="003B2817"/>
    <w:rsid w:val="003B41AB"/>
    <w:rsid w:val="003C1C85"/>
    <w:rsid w:val="003C1E8F"/>
    <w:rsid w:val="003C3926"/>
    <w:rsid w:val="003C4EBC"/>
    <w:rsid w:val="003C72CD"/>
    <w:rsid w:val="003D1747"/>
    <w:rsid w:val="003D3635"/>
    <w:rsid w:val="003D77E9"/>
    <w:rsid w:val="003E1D7A"/>
    <w:rsid w:val="003E6153"/>
    <w:rsid w:val="003E7F14"/>
    <w:rsid w:val="003F1DDC"/>
    <w:rsid w:val="003F265E"/>
    <w:rsid w:val="003F3310"/>
    <w:rsid w:val="003F53D2"/>
    <w:rsid w:val="003F6752"/>
    <w:rsid w:val="003F6D08"/>
    <w:rsid w:val="00401132"/>
    <w:rsid w:val="00403306"/>
    <w:rsid w:val="004042A4"/>
    <w:rsid w:val="0040507A"/>
    <w:rsid w:val="00414B73"/>
    <w:rsid w:val="0041730D"/>
    <w:rsid w:val="00423D9C"/>
    <w:rsid w:val="00425F2E"/>
    <w:rsid w:val="004266CD"/>
    <w:rsid w:val="00431AE1"/>
    <w:rsid w:val="00434876"/>
    <w:rsid w:val="00440001"/>
    <w:rsid w:val="00440666"/>
    <w:rsid w:val="00444986"/>
    <w:rsid w:val="00445BF5"/>
    <w:rsid w:val="004474D8"/>
    <w:rsid w:val="004650CD"/>
    <w:rsid w:val="004653E0"/>
    <w:rsid w:val="004665C3"/>
    <w:rsid w:val="00467636"/>
    <w:rsid w:val="00470D99"/>
    <w:rsid w:val="00471F72"/>
    <w:rsid w:val="00472BC9"/>
    <w:rsid w:val="0047490A"/>
    <w:rsid w:val="00480F39"/>
    <w:rsid w:val="00480F50"/>
    <w:rsid w:val="00482CFE"/>
    <w:rsid w:val="004835E4"/>
    <w:rsid w:val="00483D57"/>
    <w:rsid w:val="00483DBC"/>
    <w:rsid w:val="00483FDD"/>
    <w:rsid w:val="0048487D"/>
    <w:rsid w:val="004907BB"/>
    <w:rsid w:val="00491AD1"/>
    <w:rsid w:val="00491B80"/>
    <w:rsid w:val="0049538F"/>
    <w:rsid w:val="004968FB"/>
    <w:rsid w:val="00497391"/>
    <w:rsid w:val="0049744F"/>
    <w:rsid w:val="004A1BB0"/>
    <w:rsid w:val="004A33D3"/>
    <w:rsid w:val="004A4C03"/>
    <w:rsid w:val="004A4F62"/>
    <w:rsid w:val="004A5F91"/>
    <w:rsid w:val="004A7626"/>
    <w:rsid w:val="004A7C07"/>
    <w:rsid w:val="004A7CFC"/>
    <w:rsid w:val="004B0AE8"/>
    <w:rsid w:val="004B0D79"/>
    <w:rsid w:val="004B0F18"/>
    <w:rsid w:val="004B3AEA"/>
    <w:rsid w:val="004B4CB8"/>
    <w:rsid w:val="004B583F"/>
    <w:rsid w:val="004B7576"/>
    <w:rsid w:val="004C0568"/>
    <w:rsid w:val="004C0C81"/>
    <w:rsid w:val="004C45DB"/>
    <w:rsid w:val="004C5E19"/>
    <w:rsid w:val="004C5E2E"/>
    <w:rsid w:val="004C7B55"/>
    <w:rsid w:val="004D3593"/>
    <w:rsid w:val="004D77D9"/>
    <w:rsid w:val="004D7DA1"/>
    <w:rsid w:val="004E249D"/>
    <w:rsid w:val="004E6FE4"/>
    <w:rsid w:val="004E7E2A"/>
    <w:rsid w:val="004F10DD"/>
    <w:rsid w:val="004F5C76"/>
    <w:rsid w:val="004F5E42"/>
    <w:rsid w:val="004F6F70"/>
    <w:rsid w:val="005012E6"/>
    <w:rsid w:val="00501911"/>
    <w:rsid w:val="00501DEF"/>
    <w:rsid w:val="005075C2"/>
    <w:rsid w:val="0051180A"/>
    <w:rsid w:val="005133BD"/>
    <w:rsid w:val="00513854"/>
    <w:rsid w:val="00513DD8"/>
    <w:rsid w:val="00513EAD"/>
    <w:rsid w:val="00513F0B"/>
    <w:rsid w:val="005144DE"/>
    <w:rsid w:val="0051488B"/>
    <w:rsid w:val="00514CF9"/>
    <w:rsid w:val="0051504C"/>
    <w:rsid w:val="00517F52"/>
    <w:rsid w:val="00522922"/>
    <w:rsid w:val="0053063A"/>
    <w:rsid w:val="00531E62"/>
    <w:rsid w:val="0053358F"/>
    <w:rsid w:val="00534569"/>
    <w:rsid w:val="00535501"/>
    <w:rsid w:val="0054291E"/>
    <w:rsid w:val="00545FC9"/>
    <w:rsid w:val="00551A05"/>
    <w:rsid w:val="00552738"/>
    <w:rsid w:val="00555160"/>
    <w:rsid w:val="00556BA0"/>
    <w:rsid w:val="00560A09"/>
    <w:rsid w:val="005643A3"/>
    <w:rsid w:val="00566A99"/>
    <w:rsid w:val="00566C9D"/>
    <w:rsid w:val="005759FB"/>
    <w:rsid w:val="00582500"/>
    <w:rsid w:val="005838D7"/>
    <w:rsid w:val="0058443F"/>
    <w:rsid w:val="00584514"/>
    <w:rsid w:val="005868C8"/>
    <w:rsid w:val="0059095A"/>
    <w:rsid w:val="00591526"/>
    <w:rsid w:val="005926FC"/>
    <w:rsid w:val="0059449D"/>
    <w:rsid w:val="005952D3"/>
    <w:rsid w:val="00595344"/>
    <w:rsid w:val="00597397"/>
    <w:rsid w:val="005A084D"/>
    <w:rsid w:val="005A1FCD"/>
    <w:rsid w:val="005A6E4D"/>
    <w:rsid w:val="005B42CA"/>
    <w:rsid w:val="005B6478"/>
    <w:rsid w:val="005B6ACF"/>
    <w:rsid w:val="005C1419"/>
    <w:rsid w:val="005C16AF"/>
    <w:rsid w:val="005C1E2A"/>
    <w:rsid w:val="005C295B"/>
    <w:rsid w:val="005C3471"/>
    <w:rsid w:val="005C3DE0"/>
    <w:rsid w:val="005C495A"/>
    <w:rsid w:val="005C4B94"/>
    <w:rsid w:val="005C564C"/>
    <w:rsid w:val="005C77CA"/>
    <w:rsid w:val="005D080C"/>
    <w:rsid w:val="005D1305"/>
    <w:rsid w:val="005D69D7"/>
    <w:rsid w:val="005D7D6F"/>
    <w:rsid w:val="005E168F"/>
    <w:rsid w:val="005E1ED1"/>
    <w:rsid w:val="005E23B4"/>
    <w:rsid w:val="005E2772"/>
    <w:rsid w:val="005E3BF3"/>
    <w:rsid w:val="005E4616"/>
    <w:rsid w:val="005E7B5D"/>
    <w:rsid w:val="005F130E"/>
    <w:rsid w:val="005F2042"/>
    <w:rsid w:val="005F7AA2"/>
    <w:rsid w:val="00603537"/>
    <w:rsid w:val="00606736"/>
    <w:rsid w:val="00612ABD"/>
    <w:rsid w:val="00612E0B"/>
    <w:rsid w:val="00614430"/>
    <w:rsid w:val="006165FA"/>
    <w:rsid w:val="00620D0A"/>
    <w:rsid w:val="006227D5"/>
    <w:rsid w:val="00624A3F"/>
    <w:rsid w:val="006260B5"/>
    <w:rsid w:val="00626427"/>
    <w:rsid w:val="00626903"/>
    <w:rsid w:val="0063042C"/>
    <w:rsid w:val="00631DC3"/>
    <w:rsid w:val="00636C19"/>
    <w:rsid w:val="00643A4B"/>
    <w:rsid w:val="006451AE"/>
    <w:rsid w:val="00650146"/>
    <w:rsid w:val="00652B29"/>
    <w:rsid w:val="00655ABA"/>
    <w:rsid w:val="006619F2"/>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2FBE"/>
    <w:rsid w:val="0068395E"/>
    <w:rsid w:val="00683B17"/>
    <w:rsid w:val="00684355"/>
    <w:rsid w:val="00685A0C"/>
    <w:rsid w:val="00690B7B"/>
    <w:rsid w:val="00693BBF"/>
    <w:rsid w:val="00694B6F"/>
    <w:rsid w:val="006970A7"/>
    <w:rsid w:val="00697393"/>
    <w:rsid w:val="0069794E"/>
    <w:rsid w:val="006A2A69"/>
    <w:rsid w:val="006A476E"/>
    <w:rsid w:val="006A6C68"/>
    <w:rsid w:val="006B2ECC"/>
    <w:rsid w:val="006B323F"/>
    <w:rsid w:val="006B7391"/>
    <w:rsid w:val="006C5684"/>
    <w:rsid w:val="006D0960"/>
    <w:rsid w:val="006D2C97"/>
    <w:rsid w:val="006D3A65"/>
    <w:rsid w:val="006E1CE2"/>
    <w:rsid w:val="006E28D8"/>
    <w:rsid w:val="006E3D66"/>
    <w:rsid w:val="006E5E33"/>
    <w:rsid w:val="006E79DF"/>
    <w:rsid w:val="006E7F8E"/>
    <w:rsid w:val="006F151D"/>
    <w:rsid w:val="006F30FF"/>
    <w:rsid w:val="006F552F"/>
    <w:rsid w:val="006F5EAD"/>
    <w:rsid w:val="006F66A5"/>
    <w:rsid w:val="006F6D86"/>
    <w:rsid w:val="00700CF3"/>
    <w:rsid w:val="00701F0A"/>
    <w:rsid w:val="00701F30"/>
    <w:rsid w:val="00702787"/>
    <w:rsid w:val="00705153"/>
    <w:rsid w:val="007053BD"/>
    <w:rsid w:val="00705A51"/>
    <w:rsid w:val="00711C3B"/>
    <w:rsid w:val="007136D9"/>
    <w:rsid w:val="0071759C"/>
    <w:rsid w:val="0072166B"/>
    <w:rsid w:val="00722D54"/>
    <w:rsid w:val="00722F07"/>
    <w:rsid w:val="007248B4"/>
    <w:rsid w:val="0072538F"/>
    <w:rsid w:val="007269FF"/>
    <w:rsid w:val="007272F6"/>
    <w:rsid w:val="00730F52"/>
    <w:rsid w:val="007401D4"/>
    <w:rsid w:val="007464A7"/>
    <w:rsid w:val="00746F70"/>
    <w:rsid w:val="007477D7"/>
    <w:rsid w:val="00747F9E"/>
    <w:rsid w:val="007509EC"/>
    <w:rsid w:val="00751056"/>
    <w:rsid w:val="007527A1"/>
    <w:rsid w:val="00754201"/>
    <w:rsid w:val="00754AD2"/>
    <w:rsid w:val="00761154"/>
    <w:rsid w:val="00761283"/>
    <w:rsid w:val="007615AE"/>
    <w:rsid w:val="00764134"/>
    <w:rsid w:val="00766C45"/>
    <w:rsid w:val="00767137"/>
    <w:rsid w:val="007705DA"/>
    <w:rsid w:val="00770657"/>
    <w:rsid w:val="00770F67"/>
    <w:rsid w:val="00772419"/>
    <w:rsid w:val="007729DB"/>
    <w:rsid w:val="00772B40"/>
    <w:rsid w:val="007734CF"/>
    <w:rsid w:val="007749F7"/>
    <w:rsid w:val="00774C07"/>
    <w:rsid w:val="007773A2"/>
    <w:rsid w:val="00782A9A"/>
    <w:rsid w:val="00786B20"/>
    <w:rsid w:val="00792D48"/>
    <w:rsid w:val="007941D1"/>
    <w:rsid w:val="0079617E"/>
    <w:rsid w:val="00796B16"/>
    <w:rsid w:val="007A16C8"/>
    <w:rsid w:val="007A1AAD"/>
    <w:rsid w:val="007A5B3D"/>
    <w:rsid w:val="007B0C54"/>
    <w:rsid w:val="007B11AC"/>
    <w:rsid w:val="007B4490"/>
    <w:rsid w:val="007B45D8"/>
    <w:rsid w:val="007B65EB"/>
    <w:rsid w:val="007C03D8"/>
    <w:rsid w:val="007C0BCE"/>
    <w:rsid w:val="007C1EB7"/>
    <w:rsid w:val="007C3518"/>
    <w:rsid w:val="007C3834"/>
    <w:rsid w:val="007C5BB6"/>
    <w:rsid w:val="007C71B3"/>
    <w:rsid w:val="007D145C"/>
    <w:rsid w:val="007D3E75"/>
    <w:rsid w:val="007D6D0A"/>
    <w:rsid w:val="007D7D1B"/>
    <w:rsid w:val="007E076C"/>
    <w:rsid w:val="007E21F4"/>
    <w:rsid w:val="007E60DE"/>
    <w:rsid w:val="007E6852"/>
    <w:rsid w:val="007F23A0"/>
    <w:rsid w:val="007F464A"/>
    <w:rsid w:val="007F69CD"/>
    <w:rsid w:val="007F7069"/>
    <w:rsid w:val="00801269"/>
    <w:rsid w:val="008017FA"/>
    <w:rsid w:val="00806784"/>
    <w:rsid w:val="008076F4"/>
    <w:rsid w:val="00812DBB"/>
    <w:rsid w:val="008134D3"/>
    <w:rsid w:val="008217B9"/>
    <w:rsid w:val="00824065"/>
    <w:rsid w:val="0082611F"/>
    <w:rsid w:val="0082674F"/>
    <w:rsid w:val="00834104"/>
    <w:rsid w:val="00840551"/>
    <w:rsid w:val="00843A20"/>
    <w:rsid w:val="00843ABB"/>
    <w:rsid w:val="008448BE"/>
    <w:rsid w:val="00844F81"/>
    <w:rsid w:val="00845CB4"/>
    <w:rsid w:val="00845EF5"/>
    <w:rsid w:val="00847E40"/>
    <w:rsid w:val="00856921"/>
    <w:rsid w:val="008578D7"/>
    <w:rsid w:val="00860741"/>
    <w:rsid w:val="00861195"/>
    <w:rsid w:val="008616AC"/>
    <w:rsid w:val="00862BA6"/>
    <w:rsid w:val="008635F1"/>
    <w:rsid w:val="0086488B"/>
    <w:rsid w:val="00866375"/>
    <w:rsid w:val="0087160D"/>
    <w:rsid w:val="008742E9"/>
    <w:rsid w:val="00874B9B"/>
    <w:rsid w:val="00876C18"/>
    <w:rsid w:val="00882353"/>
    <w:rsid w:val="00882C50"/>
    <w:rsid w:val="008840A1"/>
    <w:rsid w:val="008856FD"/>
    <w:rsid w:val="008860C9"/>
    <w:rsid w:val="008867FB"/>
    <w:rsid w:val="00890177"/>
    <w:rsid w:val="00890A13"/>
    <w:rsid w:val="00891592"/>
    <w:rsid w:val="00896A12"/>
    <w:rsid w:val="00897A47"/>
    <w:rsid w:val="008A1177"/>
    <w:rsid w:val="008A24FF"/>
    <w:rsid w:val="008A3DF2"/>
    <w:rsid w:val="008A3E24"/>
    <w:rsid w:val="008A4A5A"/>
    <w:rsid w:val="008A66FB"/>
    <w:rsid w:val="008A7D06"/>
    <w:rsid w:val="008B0F60"/>
    <w:rsid w:val="008B60FB"/>
    <w:rsid w:val="008C08E1"/>
    <w:rsid w:val="008C0980"/>
    <w:rsid w:val="008C13D6"/>
    <w:rsid w:val="008C1489"/>
    <w:rsid w:val="008C618D"/>
    <w:rsid w:val="008C6BE4"/>
    <w:rsid w:val="008C7273"/>
    <w:rsid w:val="008D0485"/>
    <w:rsid w:val="008D05B4"/>
    <w:rsid w:val="008D3688"/>
    <w:rsid w:val="008D5748"/>
    <w:rsid w:val="008D6CD3"/>
    <w:rsid w:val="008E3C8C"/>
    <w:rsid w:val="008E6175"/>
    <w:rsid w:val="008F0C2D"/>
    <w:rsid w:val="008F1C73"/>
    <w:rsid w:val="008F2E64"/>
    <w:rsid w:val="008F448C"/>
    <w:rsid w:val="008F6D1A"/>
    <w:rsid w:val="008F71D5"/>
    <w:rsid w:val="008F7ED4"/>
    <w:rsid w:val="0090003C"/>
    <w:rsid w:val="00900115"/>
    <w:rsid w:val="00901158"/>
    <w:rsid w:val="0090171F"/>
    <w:rsid w:val="009028DA"/>
    <w:rsid w:val="00905902"/>
    <w:rsid w:val="009061AA"/>
    <w:rsid w:val="00906A34"/>
    <w:rsid w:val="00912143"/>
    <w:rsid w:val="0091527D"/>
    <w:rsid w:val="00915C2B"/>
    <w:rsid w:val="00916BF0"/>
    <w:rsid w:val="00920FCA"/>
    <w:rsid w:val="00921EF5"/>
    <w:rsid w:val="00923773"/>
    <w:rsid w:val="0092408A"/>
    <w:rsid w:val="00926D05"/>
    <w:rsid w:val="0092721D"/>
    <w:rsid w:val="00935A25"/>
    <w:rsid w:val="00936104"/>
    <w:rsid w:val="0093630B"/>
    <w:rsid w:val="00937D16"/>
    <w:rsid w:val="0094075C"/>
    <w:rsid w:val="009411A8"/>
    <w:rsid w:val="00944698"/>
    <w:rsid w:val="0094771F"/>
    <w:rsid w:val="00947CC9"/>
    <w:rsid w:val="00947D2E"/>
    <w:rsid w:val="0095419D"/>
    <w:rsid w:val="00954595"/>
    <w:rsid w:val="00956BA4"/>
    <w:rsid w:val="00956C1D"/>
    <w:rsid w:val="00962A0D"/>
    <w:rsid w:val="0096438E"/>
    <w:rsid w:val="009649DB"/>
    <w:rsid w:val="00965E0A"/>
    <w:rsid w:val="00970063"/>
    <w:rsid w:val="00971B28"/>
    <w:rsid w:val="00972EA1"/>
    <w:rsid w:val="00974149"/>
    <w:rsid w:val="00976261"/>
    <w:rsid w:val="009762E8"/>
    <w:rsid w:val="009767EA"/>
    <w:rsid w:val="00977442"/>
    <w:rsid w:val="0097747F"/>
    <w:rsid w:val="00980F64"/>
    <w:rsid w:val="00981A85"/>
    <w:rsid w:val="00983AA6"/>
    <w:rsid w:val="00984246"/>
    <w:rsid w:val="00987B76"/>
    <w:rsid w:val="00990128"/>
    <w:rsid w:val="009919CD"/>
    <w:rsid w:val="0099567C"/>
    <w:rsid w:val="009961E4"/>
    <w:rsid w:val="009965AD"/>
    <w:rsid w:val="00997EE2"/>
    <w:rsid w:val="009A2556"/>
    <w:rsid w:val="009A4A16"/>
    <w:rsid w:val="009A53DB"/>
    <w:rsid w:val="009A73D0"/>
    <w:rsid w:val="009B208F"/>
    <w:rsid w:val="009B45AC"/>
    <w:rsid w:val="009B4B52"/>
    <w:rsid w:val="009B63CF"/>
    <w:rsid w:val="009C0F50"/>
    <w:rsid w:val="009C1A38"/>
    <w:rsid w:val="009C2B91"/>
    <w:rsid w:val="009C3B24"/>
    <w:rsid w:val="009C6C8E"/>
    <w:rsid w:val="009C6F70"/>
    <w:rsid w:val="009D2BF3"/>
    <w:rsid w:val="009D5923"/>
    <w:rsid w:val="009D5A48"/>
    <w:rsid w:val="009E1E4F"/>
    <w:rsid w:val="009F160B"/>
    <w:rsid w:val="009F1716"/>
    <w:rsid w:val="009F3181"/>
    <w:rsid w:val="009F7750"/>
    <w:rsid w:val="00A024F2"/>
    <w:rsid w:val="00A03519"/>
    <w:rsid w:val="00A04645"/>
    <w:rsid w:val="00A063CF"/>
    <w:rsid w:val="00A06808"/>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0BA9"/>
    <w:rsid w:val="00A5380D"/>
    <w:rsid w:val="00A549E6"/>
    <w:rsid w:val="00A56249"/>
    <w:rsid w:val="00A6257C"/>
    <w:rsid w:val="00A628BC"/>
    <w:rsid w:val="00A63F5D"/>
    <w:rsid w:val="00A64042"/>
    <w:rsid w:val="00A6603F"/>
    <w:rsid w:val="00A6739D"/>
    <w:rsid w:val="00A7006D"/>
    <w:rsid w:val="00A736F2"/>
    <w:rsid w:val="00A75415"/>
    <w:rsid w:val="00A76C79"/>
    <w:rsid w:val="00A775D1"/>
    <w:rsid w:val="00A84E85"/>
    <w:rsid w:val="00A850B9"/>
    <w:rsid w:val="00A86392"/>
    <w:rsid w:val="00A8663A"/>
    <w:rsid w:val="00A93732"/>
    <w:rsid w:val="00A93C33"/>
    <w:rsid w:val="00AA1385"/>
    <w:rsid w:val="00AA2CF6"/>
    <w:rsid w:val="00AA5103"/>
    <w:rsid w:val="00AB039E"/>
    <w:rsid w:val="00AB2FFF"/>
    <w:rsid w:val="00AB72B2"/>
    <w:rsid w:val="00AB7376"/>
    <w:rsid w:val="00AC330F"/>
    <w:rsid w:val="00AC660E"/>
    <w:rsid w:val="00AC69A3"/>
    <w:rsid w:val="00AD059B"/>
    <w:rsid w:val="00AD4E70"/>
    <w:rsid w:val="00AD5FD3"/>
    <w:rsid w:val="00AD7610"/>
    <w:rsid w:val="00AE013F"/>
    <w:rsid w:val="00AE1182"/>
    <w:rsid w:val="00AF0E1A"/>
    <w:rsid w:val="00AF7A3D"/>
    <w:rsid w:val="00B0075A"/>
    <w:rsid w:val="00B015DF"/>
    <w:rsid w:val="00B01A52"/>
    <w:rsid w:val="00B01E95"/>
    <w:rsid w:val="00B020DE"/>
    <w:rsid w:val="00B02448"/>
    <w:rsid w:val="00B02C5D"/>
    <w:rsid w:val="00B0325A"/>
    <w:rsid w:val="00B0470D"/>
    <w:rsid w:val="00B053B9"/>
    <w:rsid w:val="00B062B2"/>
    <w:rsid w:val="00B07406"/>
    <w:rsid w:val="00B10B23"/>
    <w:rsid w:val="00B14987"/>
    <w:rsid w:val="00B16722"/>
    <w:rsid w:val="00B20504"/>
    <w:rsid w:val="00B22929"/>
    <w:rsid w:val="00B23B75"/>
    <w:rsid w:val="00B2492E"/>
    <w:rsid w:val="00B26056"/>
    <w:rsid w:val="00B265D3"/>
    <w:rsid w:val="00B2663E"/>
    <w:rsid w:val="00B31447"/>
    <w:rsid w:val="00B31D16"/>
    <w:rsid w:val="00B347B8"/>
    <w:rsid w:val="00B347FF"/>
    <w:rsid w:val="00B37120"/>
    <w:rsid w:val="00B402F1"/>
    <w:rsid w:val="00B40E53"/>
    <w:rsid w:val="00B42A04"/>
    <w:rsid w:val="00B43F88"/>
    <w:rsid w:val="00B4434F"/>
    <w:rsid w:val="00B51C5A"/>
    <w:rsid w:val="00B54297"/>
    <w:rsid w:val="00B542F9"/>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1C8C"/>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16E"/>
    <w:rsid w:val="00BE0751"/>
    <w:rsid w:val="00BE44D1"/>
    <w:rsid w:val="00BE690D"/>
    <w:rsid w:val="00BF0AA2"/>
    <w:rsid w:val="00BF1459"/>
    <w:rsid w:val="00BF5B55"/>
    <w:rsid w:val="00BF5B61"/>
    <w:rsid w:val="00C00608"/>
    <w:rsid w:val="00C020AB"/>
    <w:rsid w:val="00C03B33"/>
    <w:rsid w:val="00C04E59"/>
    <w:rsid w:val="00C05C2C"/>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068F"/>
    <w:rsid w:val="00C4402F"/>
    <w:rsid w:val="00C460E9"/>
    <w:rsid w:val="00C46F82"/>
    <w:rsid w:val="00C5085A"/>
    <w:rsid w:val="00C50B2E"/>
    <w:rsid w:val="00C607D2"/>
    <w:rsid w:val="00C61F1A"/>
    <w:rsid w:val="00C62B9B"/>
    <w:rsid w:val="00C649FD"/>
    <w:rsid w:val="00C71366"/>
    <w:rsid w:val="00C71550"/>
    <w:rsid w:val="00C718D2"/>
    <w:rsid w:val="00C71F9D"/>
    <w:rsid w:val="00C7485F"/>
    <w:rsid w:val="00C76D9B"/>
    <w:rsid w:val="00C7723C"/>
    <w:rsid w:val="00C80600"/>
    <w:rsid w:val="00C816D5"/>
    <w:rsid w:val="00C81C4B"/>
    <w:rsid w:val="00C827A3"/>
    <w:rsid w:val="00C84677"/>
    <w:rsid w:val="00C87BED"/>
    <w:rsid w:val="00C90140"/>
    <w:rsid w:val="00C917F2"/>
    <w:rsid w:val="00C965D4"/>
    <w:rsid w:val="00C9748C"/>
    <w:rsid w:val="00CA0095"/>
    <w:rsid w:val="00CA3B44"/>
    <w:rsid w:val="00CA6591"/>
    <w:rsid w:val="00CA6EBA"/>
    <w:rsid w:val="00CB1006"/>
    <w:rsid w:val="00CB3625"/>
    <w:rsid w:val="00CB55BD"/>
    <w:rsid w:val="00CB5654"/>
    <w:rsid w:val="00CC3567"/>
    <w:rsid w:val="00CC58C4"/>
    <w:rsid w:val="00CC7D58"/>
    <w:rsid w:val="00CD200F"/>
    <w:rsid w:val="00CD2E6C"/>
    <w:rsid w:val="00CD3565"/>
    <w:rsid w:val="00CD4383"/>
    <w:rsid w:val="00CE0280"/>
    <w:rsid w:val="00CE1658"/>
    <w:rsid w:val="00CE2115"/>
    <w:rsid w:val="00CE2622"/>
    <w:rsid w:val="00CE2F5B"/>
    <w:rsid w:val="00CE35E9"/>
    <w:rsid w:val="00CE3B70"/>
    <w:rsid w:val="00CE4808"/>
    <w:rsid w:val="00CE7690"/>
    <w:rsid w:val="00CF0023"/>
    <w:rsid w:val="00CF21BD"/>
    <w:rsid w:val="00CF3350"/>
    <w:rsid w:val="00CF43B1"/>
    <w:rsid w:val="00CF4E32"/>
    <w:rsid w:val="00CF53E2"/>
    <w:rsid w:val="00CF5E99"/>
    <w:rsid w:val="00CF6352"/>
    <w:rsid w:val="00CF6594"/>
    <w:rsid w:val="00CF6D8C"/>
    <w:rsid w:val="00D004E6"/>
    <w:rsid w:val="00D007BC"/>
    <w:rsid w:val="00D02BBB"/>
    <w:rsid w:val="00D05BC7"/>
    <w:rsid w:val="00D060AF"/>
    <w:rsid w:val="00D061BF"/>
    <w:rsid w:val="00D068FF"/>
    <w:rsid w:val="00D10CBA"/>
    <w:rsid w:val="00D1167A"/>
    <w:rsid w:val="00D12EFC"/>
    <w:rsid w:val="00D15724"/>
    <w:rsid w:val="00D210B2"/>
    <w:rsid w:val="00D22DEF"/>
    <w:rsid w:val="00D2353A"/>
    <w:rsid w:val="00D254AF"/>
    <w:rsid w:val="00D30FF3"/>
    <w:rsid w:val="00D33AE3"/>
    <w:rsid w:val="00D37167"/>
    <w:rsid w:val="00D41485"/>
    <w:rsid w:val="00D41947"/>
    <w:rsid w:val="00D433E4"/>
    <w:rsid w:val="00D46116"/>
    <w:rsid w:val="00D47046"/>
    <w:rsid w:val="00D47526"/>
    <w:rsid w:val="00D4760B"/>
    <w:rsid w:val="00D477F8"/>
    <w:rsid w:val="00D54A35"/>
    <w:rsid w:val="00D55AEA"/>
    <w:rsid w:val="00D603D6"/>
    <w:rsid w:val="00D61F45"/>
    <w:rsid w:val="00D64FDE"/>
    <w:rsid w:val="00D67A65"/>
    <w:rsid w:val="00D67E83"/>
    <w:rsid w:val="00D67EFD"/>
    <w:rsid w:val="00D70191"/>
    <w:rsid w:val="00D72CB3"/>
    <w:rsid w:val="00D75410"/>
    <w:rsid w:val="00D75E9D"/>
    <w:rsid w:val="00D760DB"/>
    <w:rsid w:val="00D77C19"/>
    <w:rsid w:val="00D80B34"/>
    <w:rsid w:val="00D81AFB"/>
    <w:rsid w:val="00D81CEE"/>
    <w:rsid w:val="00D90F14"/>
    <w:rsid w:val="00D9180E"/>
    <w:rsid w:val="00D9185E"/>
    <w:rsid w:val="00D928DD"/>
    <w:rsid w:val="00D93E23"/>
    <w:rsid w:val="00D966F1"/>
    <w:rsid w:val="00DA4798"/>
    <w:rsid w:val="00DA4CE7"/>
    <w:rsid w:val="00DA678A"/>
    <w:rsid w:val="00DB13D2"/>
    <w:rsid w:val="00DB19AD"/>
    <w:rsid w:val="00DB3B61"/>
    <w:rsid w:val="00DB5044"/>
    <w:rsid w:val="00DB6F9A"/>
    <w:rsid w:val="00DC15B4"/>
    <w:rsid w:val="00DC6F43"/>
    <w:rsid w:val="00DD24A6"/>
    <w:rsid w:val="00DD3951"/>
    <w:rsid w:val="00DD3E23"/>
    <w:rsid w:val="00DD6B89"/>
    <w:rsid w:val="00DE1366"/>
    <w:rsid w:val="00DE4EBB"/>
    <w:rsid w:val="00DE767B"/>
    <w:rsid w:val="00DF06D0"/>
    <w:rsid w:val="00DF17CF"/>
    <w:rsid w:val="00DF51BA"/>
    <w:rsid w:val="00DF55B5"/>
    <w:rsid w:val="00DF5CAA"/>
    <w:rsid w:val="00DF7C89"/>
    <w:rsid w:val="00E00BFF"/>
    <w:rsid w:val="00E0167D"/>
    <w:rsid w:val="00E020D3"/>
    <w:rsid w:val="00E04CB2"/>
    <w:rsid w:val="00E054F8"/>
    <w:rsid w:val="00E11A00"/>
    <w:rsid w:val="00E14CDF"/>
    <w:rsid w:val="00E17287"/>
    <w:rsid w:val="00E216A0"/>
    <w:rsid w:val="00E221E1"/>
    <w:rsid w:val="00E22560"/>
    <w:rsid w:val="00E30B36"/>
    <w:rsid w:val="00E31A8E"/>
    <w:rsid w:val="00E33ABB"/>
    <w:rsid w:val="00E37516"/>
    <w:rsid w:val="00E37E49"/>
    <w:rsid w:val="00E41DFA"/>
    <w:rsid w:val="00E446B4"/>
    <w:rsid w:val="00E44C5E"/>
    <w:rsid w:val="00E45DE6"/>
    <w:rsid w:val="00E46529"/>
    <w:rsid w:val="00E46850"/>
    <w:rsid w:val="00E46ECE"/>
    <w:rsid w:val="00E47844"/>
    <w:rsid w:val="00E501F8"/>
    <w:rsid w:val="00E50D1C"/>
    <w:rsid w:val="00E52B73"/>
    <w:rsid w:val="00E53A60"/>
    <w:rsid w:val="00E57D59"/>
    <w:rsid w:val="00E659C6"/>
    <w:rsid w:val="00E6754A"/>
    <w:rsid w:val="00E707F4"/>
    <w:rsid w:val="00E72A8A"/>
    <w:rsid w:val="00E73213"/>
    <w:rsid w:val="00E74E1D"/>
    <w:rsid w:val="00E75441"/>
    <w:rsid w:val="00E817F1"/>
    <w:rsid w:val="00E81F46"/>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58CF"/>
    <w:rsid w:val="00ED75E3"/>
    <w:rsid w:val="00ED7602"/>
    <w:rsid w:val="00EE2163"/>
    <w:rsid w:val="00EE78FA"/>
    <w:rsid w:val="00EE7B61"/>
    <w:rsid w:val="00EF17FB"/>
    <w:rsid w:val="00EF1B89"/>
    <w:rsid w:val="00EF387A"/>
    <w:rsid w:val="00EF5CE0"/>
    <w:rsid w:val="00EF6571"/>
    <w:rsid w:val="00EF6DFB"/>
    <w:rsid w:val="00F00A08"/>
    <w:rsid w:val="00F02454"/>
    <w:rsid w:val="00F072DC"/>
    <w:rsid w:val="00F1010E"/>
    <w:rsid w:val="00F15507"/>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2A23"/>
    <w:rsid w:val="00F75CDA"/>
    <w:rsid w:val="00F76155"/>
    <w:rsid w:val="00F76F01"/>
    <w:rsid w:val="00F829F7"/>
    <w:rsid w:val="00F82A9D"/>
    <w:rsid w:val="00F84FA4"/>
    <w:rsid w:val="00F91452"/>
    <w:rsid w:val="00F91AAA"/>
    <w:rsid w:val="00F92287"/>
    <w:rsid w:val="00F92542"/>
    <w:rsid w:val="00F93F2A"/>
    <w:rsid w:val="00F95041"/>
    <w:rsid w:val="00F951E9"/>
    <w:rsid w:val="00F954C4"/>
    <w:rsid w:val="00FA099D"/>
    <w:rsid w:val="00FA3FE3"/>
    <w:rsid w:val="00FA41A3"/>
    <w:rsid w:val="00FA4331"/>
    <w:rsid w:val="00FA6356"/>
    <w:rsid w:val="00FA6D3A"/>
    <w:rsid w:val="00FB04ED"/>
    <w:rsid w:val="00FB0E84"/>
    <w:rsid w:val="00FB1873"/>
    <w:rsid w:val="00FB1E5E"/>
    <w:rsid w:val="00FB3BB8"/>
    <w:rsid w:val="00FC0855"/>
    <w:rsid w:val="00FC2794"/>
    <w:rsid w:val="00FC5C6D"/>
    <w:rsid w:val="00FC7FC3"/>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F4CBEBF"/>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71F"/>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 w:type="paragraph" w:styleId="Revision">
    <w:name w:val="Revision"/>
    <w:hidden/>
    <w:uiPriority w:val="99"/>
    <w:semiHidden/>
    <w:rsid w:val="009762E8"/>
    <w:rPr>
      <w:rFonts w:ascii="CMU Serif Roman" w:eastAsia="Times New Roman" w:hAnsi="CMU Serif Roman" w:cs="CMU Serif Roman"/>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29812">
      <w:bodyDiv w:val="1"/>
      <w:marLeft w:val="0"/>
      <w:marRight w:val="0"/>
      <w:marTop w:val="0"/>
      <w:marBottom w:val="0"/>
      <w:divBdr>
        <w:top w:val="none" w:sz="0" w:space="0" w:color="auto"/>
        <w:left w:val="none" w:sz="0" w:space="0" w:color="auto"/>
        <w:bottom w:val="none" w:sz="0" w:space="0" w:color="auto"/>
        <w:right w:val="none" w:sz="0" w:space="0" w:color="auto"/>
      </w:divBdr>
    </w:div>
    <w:div w:id="167040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inyurl.com/m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8</TotalTime>
  <Pages>9</Pages>
  <Words>20115</Words>
  <Characters>114660</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Hussey, Ian (PSY)</cp:lastModifiedBy>
  <cp:revision>2377</cp:revision>
  <cp:lastPrinted>2023-11-06T13:04:00Z</cp:lastPrinted>
  <dcterms:created xsi:type="dcterms:W3CDTF">2023-03-22T18:02:00Z</dcterms:created>
  <dcterms:modified xsi:type="dcterms:W3CDTF">2024-04-07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sHuBVE7"/&gt;&lt;style id="http://www.zotero.org/styles/apa" locale="en-US" hasBibliography="1" bibliographyStyleHasBeenSet="1"/&gt;&lt;prefs&gt;&lt;pref name="fieldType" value="Field"/&gt;&lt;/prefs&gt;&lt;/data&gt;</vt:lpwstr>
  </property>
</Properties>
</file>